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70E8A6" w14:textId="77777777" w:rsidR="001F4A5A" w:rsidRPr="00F63868" w:rsidRDefault="001F4A5A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sz w:val="32"/>
          <w:szCs w:val="32"/>
        </w:rPr>
      </w:pPr>
      <w:r w:rsidRPr="00F63868">
        <w:rPr>
          <w:rFonts w:eastAsia="ArialMT" w:cstheme="minorHAnsi"/>
          <w:sz w:val="32"/>
          <w:szCs w:val="32"/>
        </w:rPr>
        <w:t>VIA UNIVERSITY COLLEGE</w:t>
      </w:r>
    </w:p>
    <w:p w14:paraId="3F1996D1" w14:textId="344042E7" w:rsidR="001B76FE" w:rsidRPr="00F63868" w:rsidRDefault="001F4A5A" w:rsidP="001F4A5A">
      <w:pPr>
        <w:jc w:val="center"/>
        <w:rPr>
          <w:rFonts w:eastAsia="ArialMT" w:cstheme="minorHAnsi"/>
          <w:sz w:val="32"/>
          <w:szCs w:val="32"/>
        </w:rPr>
      </w:pPr>
      <w:r w:rsidRPr="00F63868">
        <w:rPr>
          <w:rFonts w:eastAsia="ArialMT" w:cstheme="minorHAnsi"/>
          <w:sz w:val="32"/>
          <w:szCs w:val="32"/>
        </w:rPr>
        <w:t>SOFTWARE ENGINEERING</w:t>
      </w:r>
    </w:p>
    <w:p w14:paraId="20536B2A" w14:textId="3591A610" w:rsidR="001F4A5A" w:rsidRPr="00F63868" w:rsidRDefault="001F4A5A" w:rsidP="001F4A5A">
      <w:pPr>
        <w:jc w:val="center"/>
        <w:rPr>
          <w:rFonts w:eastAsia="ArialMT" w:cstheme="minorHAnsi"/>
          <w:sz w:val="36"/>
          <w:szCs w:val="36"/>
        </w:rPr>
      </w:pPr>
    </w:p>
    <w:p w14:paraId="2F9C8736" w14:textId="22FBDC77" w:rsidR="001F4A5A" w:rsidRPr="00F63868" w:rsidRDefault="001F4A5A" w:rsidP="001F4A5A">
      <w:pPr>
        <w:jc w:val="center"/>
        <w:rPr>
          <w:rFonts w:eastAsia="ArialMT" w:cstheme="minorHAnsi"/>
          <w:sz w:val="36"/>
          <w:szCs w:val="36"/>
        </w:rPr>
      </w:pPr>
    </w:p>
    <w:p w14:paraId="33457D66" w14:textId="77777777" w:rsidR="001F4A5A" w:rsidRPr="00F63868" w:rsidRDefault="001F4A5A" w:rsidP="001F4A5A">
      <w:pPr>
        <w:jc w:val="center"/>
        <w:rPr>
          <w:rFonts w:eastAsia="ArialMT" w:cstheme="minorHAnsi"/>
          <w:sz w:val="36"/>
          <w:szCs w:val="36"/>
        </w:rPr>
      </w:pPr>
    </w:p>
    <w:p w14:paraId="667FEF16" w14:textId="77777777" w:rsidR="001F4A5A" w:rsidRPr="00F63868" w:rsidRDefault="001F4A5A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  <w:r w:rsidRPr="00F63868">
        <w:rPr>
          <w:rFonts w:eastAsia="ArialMT" w:cstheme="minorHAnsi"/>
          <w:color w:val="000000"/>
          <w:sz w:val="56"/>
          <w:szCs w:val="56"/>
        </w:rPr>
        <w:t>Software Requirement</w:t>
      </w:r>
    </w:p>
    <w:p w14:paraId="13DEB1D2" w14:textId="07252ACD" w:rsidR="001F4A5A" w:rsidRPr="00F63868" w:rsidRDefault="001F4A5A" w:rsidP="00056569">
      <w:pPr>
        <w:pBdr>
          <w:bottom w:val="single" w:sz="4" w:space="1" w:color="auto"/>
        </w:pBd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  <w:r w:rsidRPr="00F63868">
        <w:rPr>
          <w:rFonts w:eastAsia="ArialMT" w:cstheme="minorHAnsi"/>
          <w:color w:val="000000"/>
          <w:sz w:val="56"/>
          <w:szCs w:val="56"/>
        </w:rPr>
        <w:t>Specification</w:t>
      </w:r>
    </w:p>
    <w:p w14:paraId="37E79F57" w14:textId="77777777" w:rsidR="00056569" w:rsidRPr="00F63868" w:rsidRDefault="00056569" w:rsidP="00056569">
      <w:pPr>
        <w:pBdr>
          <w:bottom w:val="single" w:sz="4" w:space="1" w:color="auto"/>
        </w:pBd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6AADEEFB" w14:textId="4206DC98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383E863F" w14:textId="51B0FF9E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48"/>
          <w:szCs w:val="48"/>
        </w:rPr>
      </w:pPr>
      <w:r w:rsidRPr="00F63868">
        <w:rPr>
          <w:sz w:val="48"/>
          <w:szCs w:val="48"/>
        </w:rPr>
        <w:t>Food and Recipe Assistant</w:t>
      </w:r>
    </w:p>
    <w:p w14:paraId="46F09CFD" w14:textId="2DB1B33C" w:rsidR="00404F39" w:rsidRPr="00F63868" w:rsidRDefault="00404F39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1535D9B2" w14:textId="4DED2D6C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1EF46513" w14:textId="20D63F67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564B206B" w14:textId="1B278616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564FABF8" w14:textId="498528DA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147D1248" w14:textId="1D331AE4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4C9B6249" w14:textId="001672F9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784575DF" w14:textId="1BC7EDCB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5FFA36B9" w14:textId="464384EA" w:rsidR="00DC69BC" w:rsidRPr="00F63868" w:rsidRDefault="00DC69BC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54D993E3" w14:textId="77777777" w:rsidR="00CA6621" w:rsidRPr="00F63868" w:rsidRDefault="00CA6621" w:rsidP="001F4A5A">
      <w:pPr>
        <w:autoSpaceDE w:val="0"/>
        <w:autoSpaceDN w:val="0"/>
        <w:adjustRightInd w:val="0"/>
        <w:spacing w:after="0" w:line="240" w:lineRule="auto"/>
        <w:jc w:val="center"/>
        <w:rPr>
          <w:rFonts w:eastAsia="ArialMT" w:cstheme="minorHAnsi"/>
          <w:color w:val="000000"/>
          <w:sz w:val="56"/>
          <w:szCs w:val="56"/>
        </w:rPr>
      </w:pPr>
    </w:p>
    <w:p w14:paraId="4FDC195C" w14:textId="13F14575" w:rsidR="005C2F0E" w:rsidRPr="00F63868" w:rsidRDefault="00404F39" w:rsidP="006F42A9">
      <w:pPr>
        <w:pStyle w:val="Heading1"/>
        <w:numPr>
          <w:ilvl w:val="0"/>
          <w:numId w:val="2"/>
        </w:numPr>
        <w:rPr>
          <w:rFonts w:eastAsia="ArialMT"/>
          <w:sz w:val="36"/>
          <w:szCs w:val="36"/>
        </w:rPr>
      </w:pPr>
      <w:r w:rsidRPr="00F63868">
        <w:rPr>
          <w:rFonts w:eastAsia="ArialMT"/>
          <w:sz w:val="36"/>
          <w:szCs w:val="36"/>
        </w:rPr>
        <w:lastRenderedPageBreak/>
        <w:t>Introduction</w:t>
      </w:r>
    </w:p>
    <w:p w14:paraId="72995D34" w14:textId="77777777" w:rsidR="009D6123" w:rsidRPr="00F63868" w:rsidRDefault="009D6123" w:rsidP="009D6123"/>
    <w:p w14:paraId="218259BB" w14:textId="262A5601" w:rsidR="00EC0B4F" w:rsidRPr="00F63868" w:rsidRDefault="005C2F0E" w:rsidP="00CE1969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Purpose</w:t>
      </w:r>
    </w:p>
    <w:p w14:paraId="523CE617" w14:textId="4B368D25" w:rsidR="005C2F0E" w:rsidRPr="00F63868" w:rsidRDefault="005C2F0E" w:rsidP="005C2F0E">
      <w:r w:rsidRPr="00F63868">
        <w:t xml:space="preserve">This SRS describes all requirements both functional and nonfunctional for the </w:t>
      </w:r>
      <w:r w:rsidR="00A607DA" w:rsidRPr="00F63868">
        <w:t>following</w:t>
      </w:r>
      <w:r w:rsidRPr="00F63868">
        <w:t xml:space="preserve"> bachelor project: Food and Recipe Assistant</w:t>
      </w:r>
      <w:r w:rsidR="00A542B7" w:rsidRPr="00F63868">
        <w:t xml:space="preserve"> (FR</w:t>
      </w:r>
      <w:r w:rsidR="001C4DFD">
        <w:t>A</w:t>
      </w:r>
      <w:r w:rsidR="00A542B7" w:rsidRPr="00F63868">
        <w:t>)</w:t>
      </w:r>
      <w:r w:rsidRPr="00F63868">
        <w:t>. This SRS will be used by the project team members and their supervisor</w:t>
      </w:r>
      <w:r w:rsidR="008B4A61" w:rsidRPr="00F63868">
        <w:t xml:space="preserve"> as a guideline for planning and clarification</w:t>
      </w:r>
      <w:r w:rsidRPr="00F63868">
        <w:t>.</w:t>
      </w:r>
      <w:r w:rsidR="00805267" w:rsidRPr="00F63868">
        <w:t xml:space="preserve"> The implementation of these requirements is planned to be finished before the project deadline.</w:t>
      </w:r>
    </w:p>
    <w:p w14:paraId="37637730" w14:textId="1111CB38" w:rsidR="00534B11" w:rsidRPr="00F63868" w:rsidRDefault="00534B11" w:rsidP="00CE1969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Document Conventions</w:t>
      </w:r>
    </w:p>
    <w:p w14:paraId="7EDE7B1A" w14:textId="7FC71E89" w:rsidR="0074257B" w:rsidRPr="00F63868" w:rsidRDefault="0074257B" w:rsidP="0074257B">
      <w:r w:rsidRPr="00F63868">
        <w:t>No special typographical conventions are used in this SRS.</w:t>
      </w:r>
    </w:p>
    <w:p w14:paraId="16BEC1E4" w14:textId="72ADD0F9" w:rsidR="00534B11" w:rsidRPr="00F63868" w:rsidRDefault="00534B11" w:rsidP="00CE1969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Project Scope</w:t>
      </w:r>
    </w:p>
    <w:p w14:paraId="57A98CFA" w14:textId="506B8DF1" w:rsidR="006F6171" w:rsidRPr="00F63868" w:rsidRDefault="00534B11" w:rsidP="00534B11">
      <w:r w:rsidRPr="00F63868">
        <w:t xml:space="preserve">The scope of this project is to allow people with special diets to </w:t>
      </w:r>
      <w:r w:rsidR="00096B9B" w:rsidRPr="00F63868">
        <w:t>manage, share recipes and to monitor and maintain diets</w:t>
      </w:r>
      <w:r w:rsidR="000D7EF2" w:rsidRPr="00F63868">
        <w:t xml:space="preserve"> </w:t>
      </w:r>
      <w:r w:rsidR="0063023D" w:rsidRPr="00F63868">
        <w:t>as well as</w:t>
      </w:r>
      <w:r w:rsidR="000D7EF2" w:rsidRPr="00F63868">
        <w:t xml:space="preserve"> to replace the overwhelming number of applications </w:t>
      </w:r>
      <w:r w:rsidR="00A3488A" w:rsidRPr="00F63868">
        <w:t>required</w:t>
      </w:r>
      <w:r w:rsidR="000D7EF2" w:rsidRPr="00F63868">
        <w:t xml:space="preserve"> to perform </w:t>
      </w:r>
      <w:r w:rsidR="00667DF2" w:rsidRPr="00F63868">
        <w:t>such</w:t>
      </w:r>
      <w:r w:rsidR="000D7EF2" w:rsidRPr="00F63868">
        <w:t xml:space="preserve"> tasks with a single solution.</w:t>
      </w:r>
      <w:r w:rsidR="00A6630F" w:rsidRPr="00F63868">
        <w:t xml:space="preserve"> </w:t>
      </w:r>
      <w:r w:rsidR="00F004A4" w:rsidRPr="00F63868">
        <w:t xml:space="preserve">More details are available in the </w:t>
      </w:r>
      <w:r w:rsidR="0026302F" w:rsidRPr="00F63868">
        <w:t xml:space="preserve">Bachelor </w:t>
      </w:r>
      <w:r w:rsidR="00F004A4" w:rsidRPr="00F63868">
        <w:t>Project Description of this project.</w:t>
      </w:r>
    </w:p>
    <w:p w14:paraId="065E055F" w14:textId="624F2644" w:rsidR="009D6123" w:rsidRPr="00F63868" w:rsidRDefault="009D6123" w:rsidP="006F42A9">
      <w:pPr>
        <w:pStyle w:val="Heading1"/>
        <w:numPr>
          <w:ilvl w:val="0"/>
          <w:numId w:val="2"/>
        </w:numPr>
        <w:rPr>
          <w:sz w:val="36"/>
          <w:szCs w:val="36"/>
        </w:rPr>
      </w:pPr>
      <w:r w:rsidRPr="00F63868">
        <w:rPr>
          <w:sz w:val="36"/>
          <w:szCs w:val="36"/>
        </w:rPr>
        <w:t>Overall Description</w:t>
      </w:r>
    </w:p>
    <w:p w14:paraId="1E1E168A" w14:textId="77777777" w:rsidR="009D6123" w:rsidRPr="00F63868" w:rsidRDefault="009D6123" w:rsidP="009D6123"/>
    <w:p w14:paraId="7B629BB3" w14:textId="1136D20D" w:rsidR="009D6123" w:rsidRPr="00F63868" w:rsidRDefault="009D6123" w:rsidP="00CE1969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Product Perspective</w:t>
      </w:r>
    </w:p>
    <w:p w14:paraId="4AEC2D00" w14:textId="58212C1E" w:rsidR="00154F79" w:rsidRPr="00F63868" w:rsidRDefault="00E37761" w:rsidP="00154F79">
      <w:r w:rsidRPr="00F63868">
        <w:t xml:space="preserve">Food and Recipe Assistant is a system that replaces current various </w:t>
      </w:r>
      <w:r w:rsidR="00A607DA" w:rsidRPr="00F63868">
        <w:t>applications</w:t>
      </w:r>
      <w:r w:rsidRPr="00F63868">
        <w:t xml:space="preserve"> related to food, diets and recipe managemen</w:t>
      </w:r>
      <w:r w:rsidR="00E822D6" w:rsidRPr="00F63868">
        <w:t>t</w:t>
      </w:r>
      <w:r w:rsidR="00A402B5" w:rsidRPr="00F63868">
        <w:t xml:space="preserve"> with a single online solut</w:t>
      </w:r>
      <w:r w:rsidR="00DE191F" w:rsidRPr="00F63868">
        <w:t>ion</w:t>
      </w:r>
      <w:r w:rsidR="00FF240C" w:rsidRPr="00F63868">
        <w:t xml:space="preserve"> </w:t>
      </w:r>
      <w:r w:rsidR="00A607DA" w:rsidRPr="00F63868">
        <w:t>which</w:t>
      </w:r>
      <w:r w:rsidR="00FF240C" w:rsidRPr="00F63868">
        <w:t xml:space="preserve"> will be implemented as web application and thus available on every device with internet browser. </w:t>
      </w:r>
      <w:r w:rsidR="00DE191F" w:rsidRPr="00F63868">
        <w:t xml:space="preserve">In later releases more features will be </w:t>
      </w:r>
      <w:r w:rsidR="00A607DA" w:rsidRPr="00F63868">
        <w:t>added,</w:t>
      </w:r>
      <w:r w:rsidR="00DE191F" w:rsidRPr="00F63868">
        <w:t xml:space="preserve"> and the scope will </w:t>
      </w:r>
      <w:r w:rsidR="00513FDE" w:rsidRPr="00F63868">
        <w:t xml:space="preserve">be </w:t>
      </w:r>
      <w:r w:rsidR="00DE191F" w:rsidRPr="00F63868">
        <w:t>expand</w:t>
      </w:r>
      <w:r w:rsidR="00513FDE" w:rsidRPr="00F63868">
        <w:t>ed</w:t>
      </w:r>
      <w:r w:rsidR="00DE191F" w:rsidRPr="00F63868">
        <w:t>.</w:t>
      </w:r>
      <w:r w:rsidR="00742FC4" w:rsidRPr="00F63868">
        <w:t xml:space="preserve"> The following Context Diagram Figure </w:t>
      </w:r>
      <w:r w:rsidR="00E70DA5">
        <w:t>1</w:t>
      </w:r>
      <w:r w:rsidR="00742FC4" w:rsidRPr="00F63868">
        <w:t xml:space="preserve"> displays basic operations, external entities and system interfaces.</w:t>
      </w:r>
    </w:p>
    <w:p w14:paraId="2E62371F" w14:textId="08E96580" w:rsidR="0074257B" w:rsidRPr="00F63868" w:rsidRDefault="0074257B" w:rsidP="00154F79"/>
    <w:p w14:paraId="7CE78CAE" w14:textId="5A0CDD5B" w:rsidR="0074257B" w:rsidRPr="00F63868" w:rsidRDefault="0074257B" w:rsidP="00154F79"/>
    <w:p w14:paraId="3A94C67F" w14:textId="788FD930" w:rsidR="0074257B" w:rsidRPr="00F63868" w:rsidRDefault="0074257B" w:rsidP="00154F79"/>
    <w:p w14:paraId="418C0B96" w14:textId="34A54ACA" w:rsidR="0074257B" w:rsidRPr="00F63868" w:rsidRDefault="0074257B" w:rsidP="00154F79"/>
    <w:p w14:paraId="4433044B" w14:textId="74389413" w:rsidR="0074257B" w:rsidRPr="00F63868" w:rsidRDefault="0074257B" w:rsidP="00154F79"/>
    <w:p w14:paraId="3F882730" w14:textId="77777777" w:rsidR="00C00FB7" w:rsidRPr="00F63868" w:rsidRDefault="00C00FB7" w:rsidP="00154F79"/>
    <w:p w14:paraId="6299BACE" w14:textId="1515F7F1" w:rsidR="00F74904" w:rsidRDefault="00F74904" w:rsidP="00154F79">
      <w:r w:rsidRPr="00F63868">
        <w:rPr>
          <w:noProof/>
        </w:rPr>
        <w:lastRenderedPageBreak/>
        <w:drawing>
          <wp:inline distT="0" distB="0" distL="0" distR="0" wp14:anchorId="6B426115" wp14:editId="48A33C5A">
            <wp:extent cx="5731510" cy="2800350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00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5897C" w14:textId="1C02BE14" w:rsidR="00E70DA5" w:rsidRPr="00E70DA5" w:rsidRDefault="00E70DA5" w:rsidP="00E70DA5">
      <w:pPr>
        <w:jc w:val="center"/>
        <w:rPr>
          <w:i/>
        </w:rPr>
      </w:pPr>
      <w:r w:rsidRPr="00E70DA5">
        <w:rPr>
          <w:i/>
        </w:rPr>
        <w:t>Figure 1</w:t>
      </w:r>
      <w:r>
        <w:rPr>
          <w:i/>
        </w:rPr>
        <w:t xml:space="preserve"> System Context Diagram</w:t>
      </w:r>
    </w:p>
    <w:p w14:paraId="3C91D9DB" w14:textId="77777777" w:rsidR="002C72EE" w:rsidRPr="00F63868" w:rsidRDefault="002C72EE" w:rsidP="00154F79"/>
    <w:p w14:paraId="2CE2BD05" w14:textId="77777777" w:rsidR="00484572" w:rsidRPr="00F63868" w:rsidRDefault="00484572" w:rsidP="00154F79"/>
    <w:p w14:paraId="1852F8F2" w14:textId="03B5E8BE" w:rsidR="00484572" w:rsidRPr="00F63868" w:rsidRDefault="00484572" w:rsidP="00484572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 xml:space="preserve">User Classes and </w:t>
      </w:r>
      <w:r w:rsidR="00A607DA" w:rsidRPr="00F63868">
        <w:rPr>
          <w:sz w:val="32"/>
          <w:szCs w:val="32"/>
        </w:rPr>
        <w:t>Characteristic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E661C3" w:rsidRPr="00F63868" w14:paraId="16B3D783" w14:textId="77777777" w:rsidTr="00E661C3">
        <w:tc>
          <w:tcPr>
            <w:tcW w:w="4508" w:type="dxa"/>
          </w:tcPr>
          <w:p w14:paraId="18208F8A" w14:textId="06CE213D" w:rsidR="00E661C3" w:rsidRPr="00F63868" w:rsidRDefault="00E661C3" w:rsidP="002972DB">
            <w:pPr>
              <w:rPr>
                <w:b/>
              </w:rPr>
            </w:pPr>
            <w:r w:rsidRPr="00F63868">
              <w:rPr>
                <w:b/>
              </w:rPr>
              <w:t>User class</w:t>
            </w:r>
          </w:p>
        </w:tc>
        <w:tc>
          <w:tcPr>
            <w:tcW w:w="4508" w:type="dxa"/>
          </w:tcPr>
          <w:p w14:paraId="342F53EF" w14:textId="5B0C5001" w:rsidR="00E661C3" w:rsidRPr="00F63868" w:rsidRDefault="00E661C3" w:rsidP="002972DB">
            <w:pPr>
              <w:rPr>
                <w:b/>
              </w:rPr>
            </w:pPr>
            <w:r w:rsidRPr="00F63868">
              <w:rPr>
                <w:b/>
              </w:rPr>
              <w:t>Description</w:t>
            </w:r>
          </w:p>
        </w:tc>
      </w:tr>
      <w:tr w:rsidR="00E661C3" w:rsidRPr="00F63868" w14:paraId="0BDB93BD" w14:textId="77777777" w:rsidTr="00E661C3">
        <w:tc>
          <w:tcPr>
            <w:tcW w:w="4508" w:type="dxa"/>
          </w:tcPr>
          <w:p w14:paraId="0C5F6E59" w14:textId="666C536F" w:rsidR="00E661C3" w:rsidRPr="00F63868" w:rsidRDefault="006062CE" w:rsidP="002972DB">
            <w:r w:rsidRPr="00F63868">
              <w:t>User</w:t>
            </w:r>
          </w:p>
        </w:tc>
        <w:tc>
          <w:tcPr>
            <w:tcW w:w="4508" w:type="dxa"/>
          </w:tcPr>
          <w:p w14:paraId="4418F0D2" w14:textId="076DF18F" w:rsidR="00E661C3" w:rsidRPr="00F63868" w:rsidRDefault="00E165E7" w:rsidP="002972DB">
            <w:r w:rsidRPr="00F63868">
              <w:t>Since this application has only one type of the user - User is any person using this application</w:t>
            </w:r>
            <w:r w:rsidR="0039581C" w:rsidRPr="00F63868">
              <w:t xml:space="preserve"> that profits from </w:t>
            </w:r>
            <w:r w:rsidR="00C80E00" w:rsidRPr="00F63868">
              <w:t>its</w:t>
            </w:r>
            <w:r w:rsidR="0039581C" w:rsidRPr="00F63868">
              <w:t xml:space="preserve"> functionalities</w:t>
            </w:r>
            <w:r w:rsidR="00C80E00" w:rsidRPr="00F63868">
              <w:t xml:space="preserve">. </w:t>
            </w:r>
            <w:r w:rsidRPr="00F63868">
              <w:t>This user has access to all parts and functions of the application.</w:t>
            </w:r>
            <w:r w:rsidR="007700AB" w:rsidRPr="00F63868">
              <w:t xml:space="preserve"> User is expected to mainly manage / share recipes and receive suggestions / notifications from the system. </w:t>
            </w:r>
          </w:p>
        </w:tc>
      </w:tr>
    </w:tbl>
    <w:p w14:paraId="1A8DB092" w14:textId="48BB94B3" w:rsidR="004D37A8" w:rsidRPr="00F63868" w:rsidRDefault="004D37A8" w:rsidP="004D37A8">
      <w:pPr>
        <w:pStyle w:val="Heading2"/>
      </w:pPr>
    </w:p>
    <w:p w14:paraId="5F4471B0" w14:textId="528745AC" w:rsidR="004D37A8" w:rsidRPr="00F63868" w:rsidRDefault="004D37A8" w:rsidP="004D37A8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 xml:space="preserve">Operating </w:t>
      </w:r>
      <w:r w:rsidR="00A607DA" w:rsidRPr="00F63868">
        <w:rPr>
          <w:sz w:val="32"/>
          <w:szCs w:val="32"/>
        </w:rPr>
        <w:t>Environment</w:t>
      </w:r>
    </w:p>
    <w:p w14:paraId="2A7ED682" w14:textId="4DFF2EFE" w:rsidR="004D37A8" w:rsidRPr="00F63868" w:rsidRDefault="004D37A8" w:rsidP="004D37A8">
      <w:r w:rsidRPr="00F63868">
        <w:rPr>
          <w:b/>
        </w:rPr>
        <w:t>O</w:t>
      </w:r>
      <w:r w:rsidR="00915125" w:rsidRPr="00F63868">
        <w:rPr>
          <w:b/>
        </w:rPr>
        <w:t>E</w:t>
      </w:r>
      <w:r w:rsidRPr="00F63868">
        <w:rPr>
          <w:b/>
        </w:rPr>
        <w:t xml:space="preserve">-1: </w:t>
      </w:r>
      <w:r w:rsidRPr="00F63868">
        <w:t xml:space="preserve"> The Food and Recipe Manager is a single page web application that will operate correctly in the following browsers:</w:t>
      </w:r>
    </w:p>
    <w:p w14:paraId="34F3180E" w14:textId="46163F33" w:rsidR="004D37A8" w:rsidRPr="00F63868" w:rsidRDefault="004D37A8" w:rsidP="004D37A8">
      <w:pPr>
        <w:pStyle w:val="ListParagraph"/>
        <w:numPr>
          <w:ilvl w:val="0"/>
          <w:numId w:val="3"/>
        </w:numPr>
      </w:pPr>
      <w:r w:rsidRPr="00F63868">
        <w:t>Google Chrome, v.</w:t>
      </w:r>
      <w:r w:rsidRPr="00F63868">
        <w:rPr>
          <w:rFonts w:ascii="Arial" w:hAnsi="Arial" w:cs="Arial"/>
          <w:color w:val="222222"/>
          <w:sz w:val="21"/>
          <w:szCs w:val="21"/>
          <w:shd w:val="clear" w:color="auto" w:fill="FFFFFF"/>
        </w:rPr>
        <w:t xml:space="preserve"> 77.0</w:t>
      </w:r>
    </w:p>
    <w:p w14:paraId="3B293836" w14:textId="63FE3BA1" w:rsidR="00915125" w:rsidRPr="00F63868" w:rsidRDefault="004D37A8" w:rsidP="00915125">
      <w:pPr>
        <w:pStyle w:val="ListParagraph"/>
        <w:numPr>
          <w:ilvl w:val="0"/>
          <w:numId w:val="3"/>
        </w:numPr>
      </w:pPr>
      <w:r w:rsidRPr="00F63868">
        <w:rPr>
          <w:rFonts w:ascii="Arial" w:hAnsi="Arial" w:cs="Arial"/>
          <w:color w:val="222222"/>
          <w:sz w:val="21"/>
          <w:szCs w:val="21"/>
          <w:shd w:val="clear" w:color="auto" w:fill="FFFFFF"/>
        </w:rPr>
        <w:t>Mozilla Firefox, v. 70.0</w:t>
      </w:r>
    </w:p>
    <w:p w14:paraId="2B4289B3" w14:textId="748757C3" w:rsidR="00A542B7" w:rsidRPr="00F63868" w:rsidRDefault="00A542B7" w:rsidP="00A542B7">
      <w:r w:rsidRPr="00F63868">
        <w:rPr>
          <w:b/>
        </w:rPr>
        <w:t>OE-2:</w:t>
      </w:r>
      <w:r w:rsidRPr="00F63868">
        <w:t xml:space="preserve"> The FR</w:t>
      </w:r>
      <w:r w:rsidR="000F25D0">
        <w:t>A</w:t>
      </w:r>
      <w:r w:rsidR="004913CF" w:rsidRPr="00F63868">
        <w:t xml:space="preserve"> is accessible from the internet</w:t>
      </w:r>
    </w:p>
    <w:p w14:paraId="66A308E2" w14:textId="603C600F" w:rsidR="003D76AD" w:rsidRPr="00F63868" w:rsidRDefault="00325B23" w:rsidP="003D76AD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Design and Implementation Constraints</w:t>
      </w:r>
    </w:p>
    <w:p w14:paraId="073E1192" w14:textId="161A5DB4" w:rsidR="003D76AD" w:rsidRPr="00F63868" w:rsidRDefault="00AF3C6B" w:rsidP="003D76AD">
      <w:r w:rsidRPr="00F63868">
        <w:rPr>
          <w:b/>
        </w:rPr>
        <w:t>CO-1:</w:t>
      </w:r>
      <w:r w:rsidRPr="00F63868">
        <w:t xml:space="preserve"> Front end will be responsive</w:t>
      </w:r>
    </w:p>
    <w:p w14:paraId="0C898E26" w14:textId="31FD4EC1" w:rsidR="00AF3C6B" w:rsidRPr="00F63868" w:rsidRDefault="00AF3C6B" w:rsidP="003D76AD">
      <w:r w:rsidRPr="00F63868">
        <w:rPr>
          <w:b/>
        </w:rPr>
        <w:t>CO-2:</w:t>
      </w:r>
      <w:r w:rsidR="00E27E2A" w:rsidRPr="00F63868">
        <w:rPr>
          <w:b/>
        </w:rPr>
        <w:t xml:space="preserve"> </w:t>
      </w:r>
      <w:r w:rsidR="00E27E2A" w:rsidRPr="00F63868">
        <w:t>The communication between the server and client will be handled by REST</w:t>
      </w:r>
      <w:r w:rsidR="00EC3BCB" w:rsidRPr="00F63868">
        <w:t xml:space="preserve"> services</w:t>
      </w:r>
    </w:p>
    <w:p w14:paraId="5DC305C1" w14:textId="14CA1D5F" w:rsidR="005A19A0" w:rsidRPr="00F63868" w:rsidRDefault="005A19A0" w:rsidP="005A19A0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Assumptions and Dependencies</w:t>
      </w:r>
    </w:p>
    <w:p w14:paraId="2996AF26" w14:textId="611EB78B" w:rsidR="005A19A0" w:rsidRPr="00F63868" w:rsidRDefault="00CE0295" w:rsidP="005A19A0">
      <w:r w:rsidRPr="00F63868">
        <w:t>No dependencies</w:t>
      </w:r>
      <w:r w:rsidR="00A607DA">
        <w:t xml:space="preserve"> </w:t>
      </w:r>
      <w:r w:rsidRPr="00F63868">
        <w:t>have been identified.</w:t>
      </w:r>
    </w:p>
    <w:p w14:paraId="291F9906" w14:textId="3C3E53E5" w:rsidR="00F329F8" w:rsidRPr="00F63868" w:rsidRDefault="00F329F8" w:rsidP="005A19A0"/>
    <w:p w14:paraId="3E25546E" w14:textId="77777777" w:rsidR="00F329F8" w:rsidRPr="00F63868" w:rsidRDefault="00F329F8" w:rsidP="005A19A0"/>
    <w:p w14:paraId="485BE109" w14:textId="5C115D7B" w:rsidR="00FF1006" w:rsidRPr="00F63868" w:rsidRDefault="00FF1006" w:rsidP="00FF1006">
      <w:pPr>
        <w:pStyle w:val="Heading1"/>
        <w:numPr>
          <w:ilvl w:val="0"/>
          <w:numId w:val="2"/>
        </w:numPr>
        <w:rPr>
          <w:sz w:val="36"/>
          <w:szCs w:val="36"/>
        </w:rPr>
      </w:pPr>
      <w:r w:rsidRPr="00F63868">
        <w:rPr>
          <w:sz w:val="36"/>
          <w:szCs w:val="36"/>
        </w:rPr>
        <w:t>System Features</w:t>
      </w:r>
    </w:p>
    <w:p w14:paraId="213C1A4B" w14:textId="19C96439" w:rsidR="00910921" w:rsidRPr="00F63868" w:rsidRDefault="00910921" w:rsidP="00910921"/>
    <w:p w14:paraId="5E16A24A" w14:textId="1372231C" w:rsidR="00910921" w:rsidRPr="00F63868" w:rsidRDefault="00910921" w:rsidP="00910921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Functional requirements</w:t>
      </w:r>
    </w:p>
    <w:p w14:paraId="7D612916" w14:textId="6D42C181" w:rsidR="00910921" w:rsidRPr="00F63868" w:rsidRDefault="002D26C1" w:rsidP="002D26C1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1</w:t>
      </w:r>
      <w:r w:rsidR="009E547A" w:rsidRPr="00F63868">
        <w:rPr>
          <w:sz w:val="28"/>
          <w:szCs w:val="28"/>
        </w:rPr>
        <w:t xml:space="preserve"> </w:t>
      </w:r>
      <w:r w:rsidR="004D124F" w:rsidRPr="00F63868">
        <w:rPr>
          <w:sz w:val="28"/>
          <w:szCs w:val="28"/>
        </w:rPr>
        <w:t>Register the user</w:t>
      </w:r>
    </w:p>
    <w:p w14:paraId="350664A8" w14:textId="5E4451F9" w:rsidR="00BA2768" w:rsidRPr="00F63868" w:rsidRDefault="00811729" w:rsidP="00BA2768">
      <w:r w:rsidRPr="00F63868">
        <w:t xml:space="preserve">The user shall create new user account by filling in the </w:t>
      </w:r>
      <w:r w:rsidR="004A63A4" w:rsidRPr="00F63868">
        <w:t>information required</w:t>
      </w:r>
      <w:r w:rsidRPr="00F63868">
        <w:t xml:space="preserve"> and </w:t>
      </w:r>
      <w:r w:rsidR="004A63A4" w:rsidRPr="00F63868">
        <w:t>submitting it. As a </w:t>
      </w:r>
      <w:r w:rsidR="00A607DA" w:rsidRPr="00F63868">
        <w:t>result,</w:t>
      </w:r>
      <w:r w:rsidR="004A63A4" w:rsidRPr="00F63868">
        <w:t xml:space="preserve"> a new account shall be created</w:t>
      </w:r>
      <w:r w:rsidR="00045F2F" w:rsidRPr="00F63868">
        <w:t xml:space="preserve"> and available to the user immediately</w:t>
      </w:r>
      <w:r w:rsidR="004A63A4" w:rsidRPr="00F63868">
        <w:t>.</w:t>
      </w:r>
    </w:p>
    <w:p w14:paraId="023C5D62" w14:textId="2EB828AA" w:rsidR="005408EF" w:rsidRPr="00F63868" w:rsidRDefault="005408EF" w:rsidP="00BA2768">
      <w:r w:rsidRPr="00F63868">
        <w:t>Priority: High</w:t>
      </w:r>
    </w:p>
    <w:p w14:paraId="56C0926B" w14:textId="58FB5FB8" w:rsidR="0021709C" w:rsidRPr="00F63868" w:rsidRDefault="005408EF" w:rsidP="00BA2768">
      <w:r w:rsidRPr="00F63868">
        <w:rPr>
          <w:b/>
        </w:rPr>
        <w:t>FR-1.1</w:t>
      </w:r>
      <w:r w:rsidR="00B97C26" w:rsidRPr="00F63868">
        <w:rPr>
          <w:b/>
        </w:rPr>
        <w:t>:</w:t>
      </w:r>
      <w:r w:rsidR="00B97C26" w:rsidRPr="00F63868">
        <w:t xml:space="preserve"> </w:t>
      </w:r>
      <w:r w:rsidR="002E0955" w:rsidRPr="00F63868">
        <w:t>The user shall be able to create new user account by filling in the required information and submitting it.</w:t>
      </w:r>
    </w:p>
    <w:p w14:paraId="3E940D34" w14:textId="66443764" w:rsidR="00266401" w:rsidRPr="00F63868" w:rsidRDefault="00D7455C" w:rsidP="00D7455C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2 Create recipe</w:t>
      </w:r>
    </w:p>
    <w:p w14:paraId="620DECAA" w14:textId="59C97F21" w:rsidR="0016466C" w:rsidRDefault="001557D1" w:rsidP="0016466C">
      <w:r w:rsidRPr="00F63868">
        <w:t xml:space="preserve">The user shall be able to create a new recipe by filling in the required information. As </w:t>
      </w:r>
      <w:r w:rsidR="002E0A65" w:rsidRPr="00F63868">
        <w:t xml:space="preserve">a </w:t>
      </w:r>
      <w:r w:rsidR="00A607DA" w:rsidRPr="00F63868">
        <w:t>result,</w:t>
      </w:r>
      <w:r w:rsidRPr="00F63868">
        <w:t xml:space="preserve"> the recipe should be added to the list of existing recipes</w:t>
      </w:r>
      <w:r w:rsidR="00BB5A37" w:rsidRPr="00F63868">
        <w:t xml:space="preserve"> and more details shall be displayed when the recipe is selected from the list of recipes</w:t>
      </w:r>
      <w:r w:rsidRPr="00F63868">
        <w:t>.</w:t>
      </w:r>
    </w:p>
    <w:p w14:paraId="221F0B27" w14:textId="1E94F000" w:rsidR="00A71D98" w:rsidRPr="00F63868" w:rsidRDefault="00A71D98" w:rsidP="0016466C">
      <w:r w:rsidRPr="00F63868">
        <w:t>Priority: High</w:t>
      </w:r>
    </w:p>
    <w:p w14:paraId="728676D9" w14:textId="39AA516E" w:rsidR="002A4FB8" w:rsidRPr="00F63868" w:rsidRDefault="002A4FB8" w:rsidP="0016466C">
      <w:r w:rsidRPr="00F63868">
        <w:rPr>
          <w:b/>
        </w:rPr>
        <w:t>FR-2.1:</w:t>
      </w:r>
      <w:r w:rsidRPr="00F63868">
        <w:t xml:space="preserve"> The user should be able to add a new recipe by filling in the required information and submitting.</w:t>
      </w:r>
    </w:p>
    <w:p w14:paraId="38D652C0" w14:textId="7F451B55" w:rsidR="00B20D5B" w:rsidRPr="00F63868" w:rsidRDefault="002A4FB8" w:rsidP="0016466C">
      <w:r w:rsidRPr="00F63868">
        <w:rPr>
          <w:b/>
        </w:rPr>
        <w:t>FR-2.2:</w:t>
      </w:r>
      <w:r w:rsidRPr="00F63868">
        <w:t xml:space="preserve"> </w:t>
      </w:r>
      <w:r w:rsidR="00B20D5B" w:rsidRPr="00F63868">
        <w:t xml:space="preserve">New recipe should appear in the list of recipes </w:t>
      </w:r>
      <w:r w:rsidR="00A607DA" w:rsidRPr="00F63868">
        <w:t>immediately</w:t>
      </w:r>
      <w:r w:rsidR="00B20D5B" w:rsidRPr="00F63868">
        <w:t xml:space="preserve"> without the need to refresh the page.</w:t>
      </w:r>
    </w:p>
    <w:p w14:paraId="5602B490" w14:textId="1C9F0BD7" w:rsidR="002A4FB8" w:rsidRPr="00F63868" w:rsidRDefault="00B20D5B" w:rsidP="0016466C">
      <w:r w:rsidRPr="00F63868">
        <w:rPr>
          <w:b/>
        </w:rPr>
        <w:t>FR-2.3:</w:t>
      </w:r>
      <w:r w:rsidR="0040589D" w:rsidRPr="00F63868">
        <w:t xml:space="preserve"> </w:t>
      </w:r>
      <w:r w:rsidR="002608ED" w:rsidRPr="00F63868">
        <w:t>When the user selects the recipe from the list, more details should be displayed.</w:t>
      </w:r>
      <w:r w:rsidRPr="00F63868">
        <w:t xml:space="preserve"> </w:t>
      </w:r>
    </w:p>
    <w:p w14:paraId="69C0A591" w14:textId="4B3D20D4" w:rsidR="00D7455C" w:rsidRPr="00F63868" w:rsidRDefault="00D7455C" w:rsidP="00D7455C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3 Edit recipe</w:t>
      </w:r>
    </w:p>
    <w:p w14:paraId="03215483" w14:textId="43EC4C25" w:rsidR="0016466C" w:rsidRPr="00F63868" w:rsidRDefault="00E95508" w:rsidP="0016466C">
      <w:r w:rsidRPr="00F63868">
        <w:t xml:space="preserve">The user shall be able to edit the existing recipes, specifically name, ingredients, </w:t>
      </w:r>
      <w:r w:rsidR="00813121" w:rsidRPr="00F63868">
        <w:t xml:space="preserve">description </w:t>
      </w:r>
      <w:r w:rsidR="00A607DA" w:rsidRPr="00F63868">
        <w:t>and picture</w:t>
      </w:r>
      <w:r w:rsidR="00813121" w:rsidRPr="00F63868">
        <w:t xml:space="preserve"> by selecting new values for these fields.</w:t>
      </w:r>
    </w:p>
    <w:p w14:paraId="0039203B" w14:textId="66AEE187" w:rsidR="0016466C" w:rsidRPr="00F63868" w:rsidRDefault="0016466C" w:rsidP="0016466C">
      <w:r w:rsidRPr="00F63868">
        <w:t xml:space="preserve">Priority: </w:t>
      </w:r>
      <w:r w:rsidR="00F63868" w:rsidRPr="00F63868">
        <w:t>High</w:t>
      </w:r>
    </w:p>
    <w:p w14:paraId="0EE32873" w14:textId="3B936BA4" w:rsidR="008D3A25" w:rsidRPr="00F63868" w:rsidRDefault="006C5594" w:rsidP="0016466C">
      <w:r w:rsidRPr="00F63868">
        <w:rPr>
          <w:b/>
        </w:rPr>
        <w:t>FR-3.1:</w:t>
      </w:r>
      <w:r w:rsidRPr="00F63868">
        <w:t xml:space="preserve"> The user shall be able to update an existing recipe by providing new valu</w:t>
      </w:r>
      <w:r w:rsidR="00FB11AE" w:rsidRPr="00F63868">
        <w:t>es.</w:t>
      </w:r>
    </w:p>
    <w:p w14:paraId="37D561AD" w14:textId="47E56211" w:rsidR="00D7455C" w:rsidRPr="00F63868" w:rsidRDefault="00D7455C" w:rsidP="00D7455C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4 Remove recipe</w:t>
      </w:r>
    </w:p>
    <w:p w14:paraId="368CA2C8" w14:textId="5ABF8EE6" w:rsidR="00F025D2" w:rsidRDefault="00DF3F31" w:rsidP="0016466C">
      <w:r w:rsidRPr="00F63868">
        <w:t xml:space="preserve">The user shall be able to remove </w:t>
      </w:r>
      <w:r w:rsidR="00F025D2" w:rsidRPr="00F63868">
        <w:t>an</w:t>
      </w:r>
      <w:r w:rsidRPr="00F63868">
        <w:t xml:space="preserve"> existing recipe.</w:t>
      </w:r>
      <w:r w:rsidR="00801849" w:rsidRPr="00F63868">
        <w:t xml:space="preserve"> This action shall remove it from the </w:t>
      </w:r>
      <w:r w:rsidR="00DC40EA" w:rsidRPr="00F63868">
        <w:t>view</w:t>
      </w:r>
      <w:r w:rsidR="00801849" w:rsidRPr="00F63868">
        <w:t xml:space="preserve"> </w:t>
      </w:r>
      <w:r w:rsidR="009D4856" w:rsidRPr="00F63868">
        <w:t>as well as</w:t>
      </w:r>
      <w:r w:rsidR="00801849" w:rsidRPr="00F63868">
        <w:t xml:space="preserve"> </w:t>
      </w:r>
      <w:r w:rsidR="00B82799" w:rsidRPr="00F63868">
        <w:t>delete</w:t>
      </w:r>
      <w:r w:rsidR="00317FAA" w:rsidRPr="00F63868">
        <w:t xml:space="preserve"> it from the </w:t>
      </w:r>
      <w:r w:rsidR="00DC40EA" w:rsidRPr="00F63868">
        <w:t>database</w:t>
      </w:r>
      <w:r w:rsidR="00317FAA" w:rsidRPr="00F63868">
        <w:t xml:space="preserve"> permanently.</w:t>
      </w:r>
    </w:p>
    <w:p w14:paraId="01D9F4E3" w14:textId="509E407F" w:rsidR="008D41D3" w:rsidRPr="00F63868" w:rsidRDefault="008D41D3" w:rsidP="0016466C">
      <w:r w:rsidRPr="00F63868">
        <w:t>Priority: Medium</w:t>
      </w:r>
    </w:p>
    <w:p w14:paraId="0E73AABC" w14:textId="783839B7" w:rsidR="00F025D2" w:rsidRPr="00F63868" w:rsidRDefault="00F025D2" w:rsidP="0016466C">
      <w:r w:rsidRPr="00F63868">
        <w:rPr>
          <w:b/>
        </w:rPr>
        <w:t>FR-4.1:</w:t>
      </w:r>
      <w:r w:rsidR="00971D99" w:rsidRPr="00F63868">
        <w:t xml:space="preserve"> </w:t>
      </w:r>
      <w:r w:rsidR="004E1371" w:rsidRPr="00F63868">
        <w:t>Th</w:t>
      </w:r>
      <w:r w:rsidRPr="00F63868">
        <w:t>e user shall be able to remove an existing recipe from his list of recipes.</w:t>
      </w:r>
    </w:p>
    <w:p w14:paraId="37719215" w14:textId="01AA99B8" w:rsidR="00F025D2" w:rsidRPr="00F63868" w:rsidRDefault="00F025D2" w:rsidP="0016466C">
      <w:r w:rsidRPr="00F63868">
        <w:rPr>
          <w:b/>
        </w:rPr>
        <w:t>FR-4.2:</w:t>
      </w:r>
      <w:r w:rsidRPr="00F63868">
        <w:t xml:space="preserve"> If the user shared this recipe with some of the other users - friend, it shall not be deleted from their lists.</w:t>
      </w:r>
    </w:p>
    <w:p w14:paraId="72FFB2B6" w14:textId="38489E5D" w:rsidR="00D7455C" w:rsidRPr="00F63868" w:rsidRDefault="00755DFE" w:rsidP="00755DFE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5 Add friend</w:t>
      </w:r>
    </w:p>
    <w:p w14:paraId="7570BABC" w14:textId="4AE8317A" w:rsidR="00E23904" w:rsidRDefault="00D75752" w:rsidP="00E23904">
      <w:r w:rsidRPr="00F63868">
        <w:t>The user shall be able to add other users as „</w:t>
      </w:r>
      <w:proofErr w:type="gramStart"/>
      <w:r w:rsidRPr="00F63868">
        <w:t>friends“</w:t>
      </w:r>
      <w:r w:rsidR="00CA5301" w:rsidRPr="00F63868">
        <w:t xml:space="preserve"> by</w:t>
      </w:r>
      <w:proofErr w:type="gramEnd"/>
      <w:r w:rsidR="00CA5301" w:rsidRPr="00F63868">
        <w:t xml:space="preserve"> entering their email </w:t>
      </w:r>
      <w:r w:rsidR="00A607DA" w:rsidRPr="00F63868">
        <w:t>address</w:t>
      </w:r>
      <w:r w:rsidR="00CA5301" w:rsidRPr="00F63868">
        <w:t>.</w:t>
      </w:r>
      <w:r w:rsidR="00837E2B" w:rsidRPr="00F63868">
        <w:t xml:space="preserve"> If other users accept the request, they shall appear in the „Friends </w:t>
      </w:r>
      <w:proofErr w:type="gramStart"/>
      <w:r w:rsidR="00837E2B" w:rsidRPr="00F63868">
        <w:t>list“</w:t>
      </w:r>
      <w:proofErr w:type="gramEnd"/>
      <w:r w:rsidR="00837E2B" w:rsidRPr="00F63868">
        <w:t>.</w:t>
      </w:r>
    </w:p>
    <w:p w14:paraId="48BEF2C1" w14:textId="3C64165F" w:rsidR="00123705" w:rsidRPr="00F63868" w:rsidRDefault="00123705" w:rsidP="00E23904">
      <w:r w:rsidRPr="00F63868">
        <w:lastRenderedPageBreak/>
        <w:t>Priority:</w:t>
      </w:r>
      <w:r>
        <w:t xml:space="preserve"> High</w:t>
      </w:r>
    </w:p>
    <w:p w14:paraId="64B223C2" w14:textId="0B6544DA" w:rsidR="00296248" w:rsidRPr="00F63868" w:rsidRDefault="00296248" w:rsidP="00E23904">
      <w:r w:rsidRPr="00F63868">
        <w:rPr>
          <w:b/>
        </w:rPr>
        <w:t>FR-5.1:</w:t>
      </w:r>
      <w:r w:rsidRPr="00F63868">
        <w:t xml:space="preserve"> The user shall be able to add other users as „</w:t>
      </w:r>
      <w:proofErr w:type="gramStart"/>
      <w:r w:rsidRPr="00F63868">
        <w:t>friends“ by</w:t>
      </w:r>
      <w:proofErr w:type="gramEnd"/>
      <w:r w:rsidRPr="00F63868">
        <w:t xml:space="preserve"> email </w:t>
      </w:r>
      <w:r w:rsidR="00A607DA" w:rsidRPr="00F63868">
        <w:t>address</w:t>
      </w:r>
      <w:r w:rsidR="00A26C71" w:rsidRPr="00F63868">
        <w:t>.</w:t>
      </w:r>
    </w:p>
    <w:p w14:paraId="5918178B" w14:textId="277D2B78" w:rsidR="00296248" w:rsidRPr="00F63868" w:rsidRDefault="00296248" w:rsidP="00E23904">
      <w:r w:rsidRPr="00F63868">
        <w:rPr>
          <w:b/>
        </w:rPr>
        <w:t>FR-5.2:</w:t>
      </w:r>
      <w:r w:rsidRPr="00F63868">
        <w:t xml:space="preserve"> The user should be able to confir</w:t>
      </w:r>
      <w:r w:rsidR="00D00DEE" w:rsidRPr="00F63868">
        <w:t>m</w:t>
      </w:r>
      <w:r w:rsidRPr="00F63868">
        <w:t xml:space="preserve"> a </w:t>
      </w:r>
      <w:r w:rsidR="00A607DA" w:rsidRPr="00F63868">
        <w:t>friend</w:t>
      </w:r>
      <w:r w:rsidRPr="00F63868">
        <w:t xml:space="preserve"> request.</w:t>
      </w:r>
    </w:p>
    <w:p w14:paraId="5D4C80BC" w14:textId="685EC3A8" w:rsidR="00296248" w:rsidRPr="00F63868" w:rsidRDefault="00296248" w:rsidP="00E23904">
      <w:r w:rsidRPr="00F63868">
        <w:rPr>
          <w:b/>
        </w:rPr>
        <w:t>FR-5.3:</w:t>
      </w:r>
      <w:r w:rsidRPr="00F63868">
        <w:t xml:space="preserve"> The user should be able to reject a friend request.</w:t>
      </w:r>
    </w:p>
    <w:p w14:paraId="1684E451" w14:textId="78A1FE7A" w:rsidR="00DC42E1" w:rsidRPr="00F63868" w:rsidRDefault="00DC42E1" w:rsidP="00E23904">
      <w:r w:rsidRPr="00F63868">
        <w:rPr>
          <w:b/>
        </w:rPr>
        <w:t>FR-5.4:</w:t>
      </w:r>
      <w:r w:rsidRPr="00F63868">
        <w:t xml:space="preserve"> If the fried request is confirmed, users should be able to mutually see each other in the</w:t>
      </w:r>
      <w:r w:rsidR="00F30D82" w:rsidRPr="00F63868">
        <w:t>ir</w:t>
      </w:r>
      <w:r w:rsidRPr="00F63868">
        <w:t xml:space="preserve"> </w:t>
      </w:r>
      <w:r w:rsidR="00F30D82" w:rsidRPr="00F63868">
        <w:t>„F</w:t>
      </w:r>
      <w:r w:rsidRPr="00F63868">
        <w:t xml:space="preserve">riend </w:t>
      </w:r>
      <w:r w:rsidR="00235936" w:rsidRPr="00F63868">
        <w:t>lists “</w:t>
      </w:r>
      <w:r w:rsidRPr="00F63868">
        <w:t>.</w:t>
      </w:r>
    </w:p>
    <w:p w14:paraId="214038D2" w14:textId="2A194928" w:rsidR="00755DFE" w:rsidRPr="00F63868" w:rsidRDefault="00755DFE" w:rsidP="00755DFE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6 Share a recipe with friend</w:t>
      </w:r>
    </w:p>
    <w:p w14:paraId="6A27F52F" w14:textId="7596D80F" w:rsidR="003B01F1" w:rsidRDefault="00897EA8" w:rsidP="003B01F1">
      <w:r w:rsidRPr="00F63868">
        <w:t xml:space="preserve">The user shall be able to share </w:t>
      </w:r>
      <w:r w:rsidR="00BB7010" w:rsidRPr="00F63868">
        <w:t>the</w:t>
      </w:r>
      <w:r w:rsidRPr="00F63868">
        <w:t xml:space="preserve"> recipes with other users from his „</w:t>
      </w:r>
      <w:r w:rsidR="00B16C3E">
        <w:t xml:space="preserve"> </w:t>
      </w:r>
      <w:r w:rsidRPr="00F63868">
        <w:t xml:space="preserve">Friend </w:t>
      </w:r>
      <w:r w:rsidR="00B16C3E" w:rsidRPr="00F63868">
        <w:t>list “</w:t>
      </w:r>
      <w:r w:rsidRPr="00F63868">
        <w:t>.</w:t>
      </w:r>
      <w:r w:rsidR="00474B84" w:rsidRPr="00F63868">
        <w:t xml:space="preserve"> The other user then can see the recipe and add it to his recipes if desired.</w:t>
      </w:r>
    </w:p>
    <w:p w14:paraId="36EBBEFF" w14:textId="7B0E7326" w:rsidR="00123705" w:rsidRPr="00F63868" w:rsidRDefault="00123705" w:rsidP="003B01F1">
      <w:r w:rsidRPr="00F63868">
        <w:t>Priority:</w:t>
      </w:r>
      <w:r>
        <w:t xml:space="preserve"> High</w:t>
      </w:r>
    </w:p>
    <w:p w14:paraId="7B294C55" w14:textId="1C9B890E" w:rsidR="0061127B" w:rsidRPr="00F63868" w:rsidRDefault="0061127B" w:rsidP="003B01F1">
      <w:r w:rsidRPr="00F63868">
        <w:rPr>
          <w:b/>
        </w:rPr>
        <w:t>FR-6.1:</w:t>
      </w:r>
      <w:r w:rsidRPr="00F63868">
        <w:t xml:space="preserve"> The user shall be able to send </w:t>
      </w:r>
      <w:r w:rsidR="00A30FD0" w:rsidRPr="00F63868">
        <w:t>a recipe to other users from his „</w:t>
      </w:r>
      <w:r w:rsidR="00B16C3E">
        <w:t xml:space="preserve"> </w:t>
      </w:r>
      <w:r w:rsidR="00A30FD0" w:rsidRPr="00F63868">
        <w:t xml:space="preserve">Friend </w:t>
      </w:r>
      <w:r w:rsidR="00B16C3E" w:rsidRPr="00F63868">
        <w:t>list “</w:t>
      </w:r>
      <w:r w:rsidR="00A30FD0" w:rsidRPr="00F63868">
        <w:t>.</w:t>
      </w:r>
    </w:p>
    <w:p w14:paraId="340CA7F0" w14:textId="1A6694A7" w:rsidR="008B5FEB" w:rsidRPr="00F63868" w:rsidRDefault="008B5FEB" w:rsidP="008B5FEB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7 Search in recipes</w:t>
      </w:r>
    </w:p>
    <w:p w14:paraId="749E32B0" w14:textId="604216F7" w:rsidR="003B01F1" w:rsidRDefault="004D6601" w:rsidP="003B01F1">
      <w:r w:rsidRPr="00F63868">
        <w:t>The user shall be able to search in the l</w:t>
      </w:r>
      <w:r w:rsidR="00611B8A" w:rsidRPr="00F63868">
        <w:t>is</w:t>
      </w:r>
      <w:r w:rsidRPr="00F63868">
        <w:t>t of his recipes by some search criteria</w:t>
      </w:r>
      <w:r w:rsidR="00611B8A" w:rsidRPr="00F63868">
        <w:t xml:space="preserve"> specifically name of the recipe, ingredient</w:t>
      </w:r>
      <w:r w:rsidR="00C92459">
        <w:t xml:space="preserve"> or category</w:t>
      </w:r>
      <w:r w:rsidRPr="00F63868">
        <w:t>.</w:t>
      </w:r>
    </w:p>
    <w:p w14:paraId="6277E336" w14:textId="3F06ED5B" w:rsidR="00044C59" w:rsidRDefault="00044C59" w:rsidP="003B01F1">
      <w:r w:rsidRPr="00F63868">
        <w:t>Priority: High</w:t>
      </w:r>
    </w:p>
    <w:p w14:paraId="29B10888" w14:textId="41335C3F" w:rsidR="00D40B1B" w:rsidRDefault="00D40B1B" w:rsidP="003B01F1">
      <w:r w:rsidRPr="008E4B8A">
        <w:rPr>
          <w:b/>
        </w:rPr>
        <w:t>FR-7.1:</w:t>
      </w:r>
      <w:r>
        <w:t xml:space="preserve"> The user shall b</w:t>
      </w:r>
      <w:r w:rsidR="00DD39AF">
        <w:t>e</w:t>
      </w:r>
      <w:r>
        <w:t xml:space="preserve"> able to search in the list of recipes by the recipe name.</w:t>
      </w:r>
    </w:p>
    <w:p w14:paraId="32D92E47" w14:textId="31F70B1A" w:rsidR="009F70FE" w:rsidRDefault="009F70FE" w:rsidP="009F70FE">
      <w:r w:rsidRPr="008E4B8A">
        <w:rPr>
          <w:b/>
        </w:rPr>
        <w:t>FR-7.2:</w:t>
      </w:r>
      <w:r>
        <w:t xml:space="preserve"> The user shall </w:t>
      </w:r>
      <w:r w:rsidR="00DD39AF">
        <w:t>be</w:t>
      </w:r>
      <w:r>
        <w:t xml:space="preserve"> able to search in the list of recipes by the ingredient.</w:t>
      </w:r>
    </w:p>
    <w:p w14:paraId="4D251DAE" w14:textId="7F156E43" w:rsidR="009F70FE" w:rsidRPr="00F63868" w:rsidRDefault="00592C03" w:rsidP="003B01F1">
      <w:r w:rsidRPr="008E4B8A">
        <w:rPr>
          <w:b/>
        </w:rPr>
        <w:t>FR-7.3:</w:t>
      </w:r>
      <w:r>
        <w:t xml:space="preserve"> The user shall </w:t>
      </w:r>
      <w:r w:rsidR="00DD39AF">
        <w:t>be</w:t>
      </w:r>
      <w:r>
        <w:t xml:space="preserve"> able to search in the list of recipes by the category.</w:t>
      </w:r>
    </w:p>
    <w:p w14:paraId="04912ED0" w14:textId="0B5A32BF" w:rsidR="003B01F1" w:rsidRDefault="00085DBC" w:rsidP="00092EE6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>FR-8 Recipe suggestion</w:t>
      </w:r>
    </w:p>
    <w:p w14:paraId="1E597393" w14:textId="60BFD5B8" w:rsidR="00092EE6" w:rsidRPr="00092EE6" w:rsidRDefault="00092EE6" w:rsidP="00092EE6">
      <w:r>
        <w:t xml:space="preserve">The user shall have an option to get a </w:t>
      </w:r>
      <w:r w:rsidR="00F81962">
        <w:t xml:space="preserve">recipe </w:t>
      </w:r>
      <w:r>
        <w:t>suggestion</w:t>
      </w:r>
      <w:r w:rsidR="00F81962">
        <w:t>.</w:t>
      </w:r>
      <w:r w:rsidR="00F2058D">
        <w:t xml:space="preserve"> This action shall be followed by a recipe suggestion based on the previous recipe choices</w:t>
      </w:r>
      <w:r w:rsidR="003948FE">
        <w:t xml:space="preserve"> of the user</w:t>
      </w:r>
      <w:r w:rsidR="00F2058D">
        <w:t>.</w:t>
      </w:r>
    </w:p>
    <w:p w14:paraId="3D748CE2" w14:textId="71ECA0D3" w:rsidR="007B0A49" w:rsidRDefault="003B01F1" w:rsidP="003B01F1">
      <w:r w:rsidRPr="00F63868">
        <w:t>Priority: Hig</w:t>
      </w:r>
      <w:r w:rsidR="007B0A49">
        <w:t>h</w:t>
      </w:r>
    </w:p>
    <w:p w14:paraId="1DE2B4D1" w14:textId="2DC2B39D" w:rsidR="007B0A49" w:rsidRPr="00F63868" w:rsidRDefault="007B0A49" w:rsidP="003B01F1">
      <w:r w:rsidRPr="00A90A1F">
        <w:rPr>
          <w:b/>
        </w:rPr>
        <w:t>FR-8.1:</w:t>
      </w:r>
      <w:r>
        <w:t xml:space="preserve"> The user shall be able to get a recipe suggestion</w:t>
      </w:r>
      <w:r w:rsidR="00A90A1F">
        <w:t>.</w:t>
      </w:r>
    </w:p>
    <w:p w14:paraId="0D295EC0" w14:textId="3D3E364F" w:rsidR="003B01F1" w:rsidRPr="00955629" w:rsidRDefault="00085DBC" w:rsidP="00955629">
      <w:pPr>
        <w:pStyle w:val="Heading3"/>
        <w:rPr>
          <w:sz w:val="28"/>
          <w:szCs w:val="28"/>
        </w:rPr>
      </w:pPr>
      <w:r w:rsidRPr="00955629">
        <w:rPr>
          <w:sz w:val="28"/>
          <w:szCs w:val="28"/>
        </w:rPr>
        <w:t>FR-9 Shopping list</w:t>
      </w:r>
      <w:r w:rsidR="003B01F1" w:rsidRPr="00955629">
        <w:rPr>
          <w:sz w:val="28"/>
          <w:szCs w:val="28"/>
        </w:rPr>
        <w:t xml:space="preserve"> </w:t>
      </w:r>
    </w:p>
    <w:p w14:paraId="16B65BBA" w14:textId="4C9BAD70" w:rsidR="00165020" w:rsidRPr="00F63868" w:rsidRDefault="00165020" w:rsidP="003B01F1">
      <w:r>
        <w:t>The user shall be able to add items to the shopping list directly from the list of ingredients of a recipe.</w:t>
      </w:r>
      <w:r w:rsidR="006845D3">
        <w:t xml:space="preserve"> The added ingredient shall be visible in the shopping list with possibility to be removed.</w:t>
      </w:r>
    </w:p>
    <w:p w14:paraId="4DB5E493" w14:textId="6F21B18B" w:rsidR="003B01F1" w:rsidRDefault="003B01F1" w:rsidP="003B01F1">
      <w:r w:rsidRPr="00F63868">
        <w:t>Priority: Low</w:t>
      </w:r>
    </w:p>
    <w:p w14:paraId="7AA51136" w14:textId="6D1DF25B" w:rsidR="00757C0E" w:rsidRDefault="006845D3" w:rsidP="003B01F1">
      <w:r w:rsidRPr="006845D3">
        <w:rPr>
          <w:b/>
        </w:rPr>
        <w:t>FR-9.1:</w:t>
      </w:r>
      <w:r>
        <w:t xml:space="preserve"> </w:t>
      </w:r>
      <w:r w:rsidR="00757C0E">
        <w:t>The user shall be able to add items to the shopping list directly from t</w:t>
      </w:r>
      <w:r w:rsidR="00210A74">
        <w:t xml:space="preserve">he list </w:t>
      </w:r>
      <w:r w:rsidR="00071C10">
        <w:t xml:space="preserve">of </w:t>
      </w:r>
      <w:r w:rsidR="00210A74">
        <w:t xml:space="preserve">ingredients of </w:t>
      </w:r>
      <w:r w:rsidR="001B44C1">
        <w:t>a</w:t>
      </w:r>
      <w:r w:rsidR="00210A74">
        <w:t xml:space="preserve"> recipe.</w:t>
      </w:r>
    </w:p>
    <w:p w14:paraId="30E78A7D" w14:textId="73434569" w:rsidR="00BA5C37" w:rsidRPr="00BA5C37" w:rsidRDefault="00BA5C37" w:rsidP="003B01F1">
      <w:r w:rsidRPr="00BA5C37">
        <w:rPr>
          <w:b/>
        </w:rPr>
        <w:t>FR-9.1</w:t>
      </w:r>
      <w:r>
        <w:rPr>
          <w:b/>
        </w:rPr>
        <w:t>:</w:t>
      </w:r>
      <w:r>
        <w:t xml:space="preserve"> The user shall be able to remove items from the shopping list.</w:t>
      </w:r>
    </w:p>
    <w:p w14:paraId="0BAD65B8" w14:textId="1CDD09F1" w:rsidR="00085DBC" w:rsidRPr="00F63868" w:rsidRDefault="00085DBC" w:rsidP="00085DBC">
      <w:pPr>
        <w:pStyle w:val="Heading3"/>
        <w:rPr>
          <w:sz w:val="28"/>
          <w:szCs w:val="28"/>
        </w:rPr>
      </w:pPr>
      <w:r w:rsidRPr="00F63868">
        <w:rPr>
          <w:sz w:val="28"/>
          <w:szCs w:val="28"/>
        </w:rPr>
        <w:t xml:space="preserve">FR-10 </w:t>
      </w:r>
      <w:r w:rsidR="006F0050" w:rsidRPr="00F63868">
        <w:rPr>
          <w:sz w:val="28"/>
          <w:szCs w:val="28"/>
        </w:rPr>
        <w:t>Notifications</w:t>
      </w:r>
    </w:p>
    <w:p w14:paraId="6AD5B9B6" w14:textId="436EB436" w:rsidR="001F71AD" w:rsidRPr="00F63868" w:rsidRDefault="007C519E" w:rsidP="001F71AD">
      <w:r>
        <w:t>The user shall receive notifications about the friend request or</w:t>
      </w:r>
      <w:r w:rsidR="00E80BF7">
        <w:t xml:space="preserve"> when a recipe from the friend is received.</w:t>
      </w:r>
    </w:p>
    <w:p w14:paraId="284B4654" w14:textId="7684EB9A" w:rsidR="001F71AD" w:rsidRDefault="001F71AD" w:rsidP="001F71AD">
      <w:r w:rsidRPr="00F63868">
        <w:t>Priority: High</w:t>
      </w:r>
    </w:p>
    <w:p w14:paraId="644F6549" w14:textId="2F4100AE" w:rsidR="00046A0E" w:rsidRDefault="00046A0E" w:rsidP="001F71AD">
      <w:r w:rsidRPr="00046A0E">
        <w:rPr>
          <w:b/>
        </w:rPr>
        <w:lastRenderedPageBreak/>
        <w:t>FR-10.1:</w:t>
      </w:r>
      <w:r>
        <w:t xml:space="preserve"> The user shall be able to receive notifications about friend requests.</w:t>
      </w:r>
    </w:p>
    <w:p w14:paraId="6BC3CD21" w14:textId="4B80D857" w:rsidR="00046A0E" w:rsidRDefault="00046A0E" w:rsidP="001F71AD">
      <w:r w:rsidRPr="00046A0E">
        <w:rPr>
          <w:b/>
        </w:rPr>
        <w:t>FR-10.2:</w:t>
      </w:r>
      <w:r>
        <w:t xml:space="preserve"> The user shall be able to receive a </w:t>
      </w:r>
      <w:r w:rsidR="0095136B">
        <w:t>notification</w:t>
      </w:r>
      <w:r>
        <w:t xml:space="preserve"> about recipes received from friends.</w:t>
      </w:r>
    </w:p>
    <w:p w14:paraId="376D84D0" w14:textId="7F8CDDD3" w:rsidR="00CE1969" w:rsidRPr="00F63868" w:rsidRDefault="00CE1969" w:rsidP="00CE1969"/>
    <w:p w14:paraId="5A26E5AE" w14:textId="7F24FE48" w:rsidR="00CE1969" w:rsidRPr="00F63868" w:rsidRDefault="00CE1969" w:rsidP="00CE1969">
      <w:pPr>
        <w:pStyle w:val="Heading2"/>
        <w:numPr>
          <w:ilvl w:val="1"/>
          <w:numId w:val="2"/>
        </w:numPr>
        <w:rPr>
          <w:sz w:val="32"/>
          <w:szCs w:val="32"/>
        </w:rPr>
      </w:pPr>
      <w:r w:rsidRPr="00F63868">
        <w:rPr>
          <w:sz w:val="32"/>
          <w:szCs w:val="32"/>
        </w:rPr>
        <w:t>Non-functional requirements</w:t>
      </w:r>
    </w:p>
    <w:p w14:paraId="493C0DE3" w14:textId="23A3273A" w:rsidR="00CE1969" w:rsidRDefault="00CE1969" w:rsidP="00CE1969">
      <w:r w:rsidRPr="00F63868">
        <w:rPr>
          <w:b/>
        </w:rPr>
        <w:t>NFR-1</w:t>
      </w:r>
      <w:r w:rsidR="00623560">
        <w:rPr>
          <w:b/>
        </w:rPr>
        <w:t>:</w:t>
      </w:r>
      <w:r w:rsidR="00623560">
        <w:t xml:space="preserve"> The application should </w:t>
      </w:r>
      <w:r w:rsidR="00020A60">
        <w:t xml:space="preserve">be </w:t>
      </w:r>
      <w:r w:rsidR="00623560">
        <w:t>independen</w:t>
      </w:r>
      <w:r w:rsidR="00020A60">
        <w:t>t</w:t>
      </w:r>
      <w:r w:rsidR="00623560">
        <w:t xml:space="preserve"> of the operating system of the device.</w:t>
      </w:r>
    </w:p>
    <w:p w14:paraId="452494A4" w14:textId="623CA0E7" w:rsidR="00B211C7" w:rsidRDefault="00B211C7" w:rsidP="00CE1969">
      <w:r w:rsidRPr="00B211C7">
        <w:rPr>
          <w:b/>
        </w:rPr>
        <w:t>NFR-2:</w:t>
      </w:r>
      <w:r>
        <w:t xml:space="preserve"> </w:t>
      </w:r>
      <w:r w:rsidR="00A55D6E">
        <w:t xml:space="preserve">Client should </w:t>
      </w:r>
      <w:r w:rsidR="008535E7">
        <w:t>have</w:t>
      </w:r>
      <w:r w:rsidR="00A55D6E">
        <w:t xml:space="preserve"> </w:t>
      </w:r>
      <w:r w:rsidR="001603DC">
        <w:t xml:space="preserve">a </w:t>
      </w:r>
      <w:r w:rsidR="00A55D6E">
        <w:t xml:space="preserve">responsive </w:t>
      </w:r>
      <w:r w:rsidR="008535E7">
        <w:t>character</w:t>
      </w:r>
      <w:r w:rsidR="00A55D6E">
        <w:t>.</w:t>
      </w:r>
    </w:p>
    <w:p w14:paraId="1971E9B2" w14:textId="13A48B66" w:rsidR="00906ED3" w:rsidRDefault="00906ED3" w:rsidP="00CE1969">
      <w:r w:rsidRPr="00906ED3">
        <w:rPr>
          <w:b/>
        </w:rPr>
        <w:t>NFR-3:</w:t>
      </w:r>
      <w:r>
        <w:t xml:space="preserve"> </w:t>
      </w:r>
      <w:r w:rsidR="0002384A">
        <w:t xml:space="preserve">The response time of the system should be less </w:t>
      </w:r>
      <w:r w:rsidR="006E2A72">
        <w:t>than</w:t>
      </w:r>
      <w:r w:rsidR="0002384A">
        <w:t xml:space="preserve"> </w:t>
      </w:r>
      <w:r w:rsidR="00B26C8D">
        <w:t>3</w:t>
      </w:r>
      <w:r w:rsidR="003C0F7E">
        <w:t xml:space="preserve"> </w:t>
      </w:r>
      <w:r w:rsidR="0002384A">
        <w:t>seconds 90% of the time</w:t>
      </w:r>
      <w:r w:rsidR="006E2A72">
        <w:t>.</w:t>
      </w:r>
    </w:p>
    <w:p w14:paraId="58E185BA" w14:textId="2B1070D6" w:rsidR="003C2AE6" w:rsidRDefault="003C2AE6" w:rsidP="00CE1969">
      <w:r w:rsidRPr="003C2AE6">
        <w:rPr>
          <w:b/>
        </w:rPr>
        <w:t>NFR-4:</w:t>
      </w:r>
      <w:r>
        <w:t xml:space="preserve"> </w:t>
      </w:r>
      <w:r w:rsidR="00EC2289">
        <w:t xml:space="preserve">The time to learn and operate the system shall be below </w:t>
      </w:r>
      <w:r w:rsidR="004469BD">
        <w:t>15 minutes.</w:t>
      </w:r>
    </w:p>
    <w:p w14:paraId="736443DE" w14:textId="1D745F55" w:rsidR="00ED7C06" w:rsidRDefault="005547C6" w:rsidP="00CE1969">
      <w:r w:rsidRPr="00FB336F">
        <w:rPr>
          <w:b/>
        </w:rPr>
        <w:t>NFR-5:</w:t>
      </w:r>
      <w:r>
        <w:t xml:space="preserve"> Menu of the system should be </w:t>
      </w:r>
      <w:r w:rsidR="00233012">
        <w:t>designed</w:t>
      </w:r>
      <w:r>
        <w:t xml:space="preserve"> </w:t>
      </w:r>
      <w:r w:rsidR="00233012">
        <w:t>for easy us</w:t>
      </w:r>
      <w:r w:rsidR="00D47198">
        <w:t>e</w:t>
      </w:r>
      <w:r w:rsidR="0012138F">
        <w:t xml:space="preserve"> on </w:t>
      </w:r>
      <w:r>
        <w:t>touch screen</w:t>
      </w:r>
      <w:r w:rsidR="0012138F">
        <w:t>s</w:t>
      </w:r>
      <w:r>
        <w:t>.</w:t>
      </w:r>
    </w:p>
    <w:p w14:paraId="28249CF5" w14:textId="4A99F5C3" w:rsidR="00330BB7" w:rsidRDefault="00ED7C06" w:rsidP="00CE1969">
      <w:r w:rsidRPr="00ED7C06">
        <w:rPr>
          <w:b/>
        </w:rPr>
        <w:t>NFR-6:</w:t>
      </w:r>
      <w:r>
        <w:t xml:space="preserve"> System </w:t>
      </w:r>
      <w:r w:rsidR="00C01088">
        <w:t>language shall be English as it is mos</w:t>
      </w:r>
      <w:r w:rsidR="00B67F86">
        <w:t>t</w:t>
      </w:r>
      <w:r w:rsidR="00C01088">
        <w:t xml:space="preserve"> widely spoken world language.</w:t>
      </w:r>
    </w:p>
    <w:p w14:paraId="0F76122F" w14:textId="66BB0703" w:rsidR="00341E46" w:rsidRDefault="00341E46" w:rsidP="00341E46">
      <w:pPr>
        <w:pStyle w:val="Heading1"/>
        <w:numPr>
          <w:ilvl w:val="0"/>
          <w:numId w:val="2"/>
        </w:numPr>
      </w:pPr>
      <w:r>
        <w:t>Data Requirements</w:t>
      </w:r>
    </w:p>
    <w:p w14:paraId="3008E963" w14:textId="77777777" w:rsidR="008C08F8" w:rsidRPr="008C08F8" w:rsidRDefault="008C08F8" w:rsidP="008C08F8"/>
    <w:p w14:paraId="5E0E89DA" w14:textId="1128B55D" w:rsidR="00341E46" w:rsidRDefault="00341E46" w:rsidP="00341E46">
      <w:pPr>
        <w:pStyle w:val="Heading2"/>
        <w:numPr>
          <w:ilvl w:val="1"/>
          <w:numId w:val="2"/>
        </w:numPr>
      </w:pPr>
      <w:r>
        <w:t>Logical Data Model</w:t>
      </w:r>
    </w:p>
    <w:p w14:paraId="61C2721F" w14:textId="2AC5BAFC" w:rsidR="00E9063A" w:rsidRDefault="00E9063A" w:rsidP="00E9063A">
      <w:r>
        <w:t xml:space="preserve">Figure 2 – Data Model of the system displays </w:t>
      </w:r>
      <w:r w:rsidR="00FA0C64">
        <w:t>a</w:t>
      </w:r>
      <w:r>
        <w:t xml:space="preserve"> very simplified version of the relations of the most important data in the system. The foundation is a user and recipes. The rest of the system shall be built on top of it.</w:t>
      </w:r>
      <w:r w:rsidR="00881409">
        <w:t xml:space="preserve"> Second most important is the ingredient entity which holds information like energy value etc. which </w:t>
      </w:r>
      <w:r w:rsidR="00DE6435">
        <w:t>is</w:t>
      </w:r>
      <w:r w:rsidR="00881409">
        <w:t xml:space="preserve"> significant for some functionalities of the system.</w:t>
      </w:r>
      <w:r w:rsidR="008C1263">
        <w:t xml:space="preserve"> Third relation depictured is </w:t>
      </w:r>
      <w:r w:rsidR="00273753">
        <w:t>a relationship between two users.</w:t>
      </w:r>
      <w:r w:rsidR="005A2995">
        <w:t xml:space="preserve"> This allows the user to have “friends” and thus gives them the option to share recipes with them.</w:t>
      </w:r>
    </w:p>
    <w:p w14:paraId="492DE4DB" w14:textId="77777777" w:rsidR="009D7287" w:rsidRPr="00E9063A" w:rsidRDefault="009D7287" w:rsidP="00E9063A"/>
    <w:p w14:paraId="70A63F1E" w14:textId="288AD9A2" w:rsidR="0017412A" w:rsidRDefault="001F4C15" w:rsidP="001F4C15">
      <w:pPr>
        <w:jc w:val="center"/>
      </w:pPr>
      <w:r>
        <w:rPr>
          <w:noProof/>
        </w:rPr>
        <w:drawing>
          <wp:inline distT="0" distB="0" distL="0" distR="0" wp14:anchorId="71CBD385" wp14:editId="1888688A">
            <wp:extent cx="3224119" cy="2695575"/>
            <wp:effectExtent l="0" t="0" r="0" b="0"/>
            <wp:docPr id="3" name="Obrázo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29885" cy="27003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5A8EE5" w14:textId="4FC6AFA7" w:rsidR="0017412A" w:rsidRDefault="003E65A8" w:rsidP="0017412A">
      <w:pPr>
        <w:jc w:val="center"/>
        <w:rPr>
          <w:i/>
          <w:iCs/>
        </w:rPr>
      </w:pPr>
      <w:r>
        <w:rPr>
          <w:i/>
          <w:iCs/>
        </w:rPr>
        <w:t xml:space="preserve">Figure 2 </w:t>
      </w:r>
      <w:r w:rsidR="0017412A" w:rsidRPr="0017412A">
        <w:rPr>
          <w:i/>
          <w:iCs/>
        </w:rPr>
        <w:t>Partial Data Model of system</w:t>
      </w:r>
    </w:p>
    <w:p w14:paraId="0F01C941" w14:textId="52926AB3" w:rsidR="0017412A" w:rsidRDefault="0017412A" w:rsidP="0017412A">
      <w:pPr>
        <w:jc w:val="center"/>
        <w:rPr>
          <w:i/>
          <w:iCs/>
        </w:rPr>
      </w:pPr>
    </w:p>
    <w:p w14:paraId="561435AF" w14:textId="70B60C32" w:rsidR="0017412A" w:rsidRDefault="0017412A" w:rsidP="0017412A">
      <w:pPr>
        <w:jc w:val="center"/>
        <w:rPr>
          <w:i/>
          <w:iCs/>
        </w:rPr>
      </w:pPr>
    </w:p>
    <w:p w14:paraId="12FECB16" w14:textId="77777777" w:rsidR="009D7287" w:rsidRDefault="009D7287" w:rsidP="0017412A">
      <w:pPr>
        <w:jc w:val="center"/>
        <w:rPr>
          <w:i/>
          <w:iCs/>
        </w:rPr>
      </w:pPr>
    </w:p>
    <w:p w14:paraId="52F0E33A" w14:textId="77777777" w:rsidR="0017412A" w:rsidRPr="0017412A" w:rsidRDefault="0017412A" w:rsidP="0017412A">
      <w:pPr>
        <w:jc w:val="center"/>
        <w:rPr>
          <w:i/>
          <w:iCs/>
        </w:rPr>
      </w:pPr>
    </w:p>
    <w:p w14:paraId="0D2DBEF8" w14:textId="3C27737B" w:rsidR="00341E46" w:rsidRDefault="00341E46" w:rsidP="00341E46">
      <w:pPr>
        <w:pStyle w:val="Heading2"/>
        <w:numPr>
          <w:ilvl w:val="1"/>
          <w:numId w:val="2"/>
        </w:numPr>
      </w:pPr>
      <w:r>
        <w:t>Data Dictiona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17412A" w14:paraId="7D48971F" w14:textId="77777777" w:rsidTr="0017412A">
        <w:tc>
          <w:tcPr>
            <w:tcW w:w="2254" w:type="dxa"/>
          </w:tcPr>
          <w:p w14:paraId="449D8725" w14:textId="327993A6" w:rsidR="0017412A" w:rsidRPr="0017412A" w:rsidRDefault="0017412A" w:rsidP="0017412A">
            <w:pPr>
              <w:rPr>
                <w:b/>
                <w:bCs/>
              </w:rPr>
            </w:pPr>
            <w:r w:rsidRPr="0017412A">
              <w:rPr>
                <w:b/>
                <w:bCs/>
              </w:rPr>
              <w:t>Data element</w:t>
            </w:r>
          </w:p>
        </w:tc>
        <w:tc>
          <w:tcPr>
            <w:tcW w:w="2254" w:type="dxa"/>
          </w:tcPr>
          <w:p w14:paraId="6A566E1B" w14:textId="7D0F8834" w:rsidR="0017412A" w:rsidRPr="0017412A" w:rsidRDefault="0017412A" w:rsidP="0017412A">
            <w:pPr>
              <w:rPr>
                <w:b/>
                <w:bCs/>
              </w:rPr>
            </w:pPr>
            <w:r w:rsidRPr="0017412A">
              <w:rPr>
                <w:b/>
                <w:bCs/>
              </w:rPr>
              <w:t>Description</w:t>
            </w:r>
          </w:p>
        </w:tc>
        <w:tc>
          <w:tcPr>
            <w:tcW w:w="2254" w:type="dxa"/>
          </w:tcPr>
          <w:p w14:paraId="10CAEF95" w14:textId="3A914521" w:rsidR="0017412A" w:rsidRPr="0017412A" w:rsidRDefault="0017412A" w:rsidP="0017412A">
            <w:pPr>
              <w:rPr>
                <w:b/>
                <w:bCs/>
              </w:rPr>
            </w:pPr>
            <w:r w:rsidRPr="0017412A">
              <w:rPr>
                <w:b/>
                <w:bCs/>
              </w:rPr>
              <w:t>Composition of data type</w:t>
            </w:r>
          </w:p>
        </w:tc>
        <w:tc>
          <w:tcPr>
            <w:tcW w:w="2254" w:type="dxa"/>
          </w:tcPr>
          <w:p w14:paraId="5455DE93" w14:textId="3BC0F639" w:rsidR="0017412A" w:rsidRPr="0017412A" w:rsidRDefault="0017412A" w:rsidP="0017412A">
            <w:pPr>
              <w:rPr>
                <w:b/>
                <w:bCs/>
              </w:rPr>
            </w:pPr>
            <w:r w:rsidRPr="0017412A">
              <w:rPr>
                <w:b/>
                <w:bCs/>
              </w:rPr>
              <w:t xml:space="preserve">Length values </w:t>
            </w:r>
          </w:p>
        </w:tc>
      </w:tr>
      <w:tr w:rsidR="0017412A" w14:paraId="423EB9F9" w14:textId="77777777" w:rsidTr="0017412A">
        <w:tc>
          <w:tcPr>
            <w:tcW w:w="2254" w:type="dxa"/>
          </w:tcPr>
          <w:p w14:paraId="64DA8BC7" w14:textId="538C3CE9" w:rsidR="0017412A" w:rsidRDefault="0017412A" w:rsidP="0017412A">
            <w:r>
              <w:t>Recipe name</w:t>
            </w:r>
          </w:p>
        </w:tc>
        <w:tc>
          <w:tcPr>
            <w:tcW w:w="2254" w:type="dxa"/>
          </w:tcPr>
          <w:p w14:paraId="2F313386" w14:textId="79EC72D1" w:rsidR="0017412A" w:rsidRDefault="0017412A" w:rsidP="0017412A">
            <w:r>
              <w:t xml:space="preserve">Unique name of recipe </w:t>
            </w:r>
          </w:p>
        </w:tc>
        <w:tc>
          <w:tcPr>
            <w:tcW w:w="2254" w:type="dxa"/>
          </w:tcPr>
          <w:p w14:paraId="0D927A8B" w14:textId="56394AD2" w:rsidR="0017412A" w:rsidRDefault="0017412A" w:rsidP="0017412A">
            <w:r>
              <w:t>Alphabetic</w:t>
            </w:r>
          </w:p>
        </w:tc>
        <w:tc>
          <w:tcPr>
            <w:tcW w:w="2254" w:type="dxa"/>
          </w:tcPr>
          <w:p w14:paraId="4773D853" w14:textId="2567E627" w:rsidR="0017412A" w:rsidRDefault="0017412A" w:rsidP="0017412A">
            <w:r>
              <w:t xml:space="preserve">Max </w:t>
            </w:r>
            <w:r w:rsidR="00BE410D">
              <w:t>50</w:t>
            </w:r>
          </w:p>
        </w:tc>
      </w:tr>
      <w:tr w:rsidR="0017412A" w14:paraId="3A5EF1F2" w14:textId="77777777" w:rsidTr="0017412A">
        <w:tc>
          <w:tcPr>
            <w:tcW w:w="2254" w:type="dxa"/>
          </w:tcPr>
          <w:p w14:paraId="7B716CC8" w14:textId="44CA95BA" w:rsidR="0017412A" w:rsidRDefault="0017412A" w:rsidP="0017412A">
            <w:r>
              <w:t>Recipe information</w:t>
            </w:r>
          </w:p>
        </w:tc>
        <w:tc>
          <w:tcPr>
            <w:tcW w:w="2254" w:type="dxa"/>
          </w:tcPr>
          <w:p w14:paraId="44F4B1C3" w14:textId="77777777" w:rsidR="0017412A" w:rsidRDefault="0017412A" w:rsidP="0017412A">
            <w:pPr>
              <w:pStyle w:val="ListParagraph"/>
              <w:numPr>
                <w:ilvl w:val="0"/>
                <w:numId w:val="6"/>
              </w:numPr>
            </w:pPr>
            <w:r>
              <w:t>Name</w:t>
            </w:r>
          </w:p>
          <w:p w14:paraId="4B268A65" w14:textId="77777777" w:rsidR="0017412A" w:rsidRDefault="0017412A" w:rsidP="0017412A">
            <w:pPr>
              <w:pStyle w:val="ListParagraph"/>
              <w:numPr>
                <w:ilvl w:val="0"/>
                <w:numId w:val="6"/>
              </w:numPr>
            </w:pPr>
            <w:r>
              <w:t>Description</w:t>
            </w:r>
          </w:p>
          <w:p w14:paraId="49672101" w14:textId="7DE6C5C5" w:rsidR="0017412A" w:rsidRDefault="0017412A" w:rsidP="0017412A">
            <w:pPr>
              <w:pStyle w:val="ListParagraph"/>
              <w:numPr>
                <w:ilvl w:val="0"/>
                <w:numId w:val="6"/>
              </w:numPr>
            </w:pPr>
            <w:r>
              <w:t>Ingredients</w:t>
            </w:r>
          </w:p>
        </w:tc>
        <w:tc>
          <w:tcPr>
            <w:tcW w:w="2254" w:type="dxa"/>
          </w:tcPr>
          <w:p w14:paraId="1469F005" w14:textId="3C681CB3" w:rsidR="0017412A" w:rsidRDefault="0017412A" w:rsidP="0017412A">
            <w:r>
              <w:t>Alphanumeric</w:t>
            </w:r>
          </w:p>
        </w:tc>
        <w:tc>
          <w:tcPr>
            <w:tcW w:w="2254" w:type="dxa"/>
          </w:tcPr>
          <w:p w14:paraId="3F299C53" w14:textId="77777777" w:rsidR="0017412A" w:rsidRDefault="0017412A" w:rsidP="0017412A"/>
        </w:tc>
      </w:tr>
      <w:tr w:rsidR="0017412A" w14:paraId="0EFE27B6" w14:textId="77777777" w:rsidTr="0017412A">
        <w:tc>
          <w:tcPr>
            <w:tcW w:w="2254" w:type="dxa"/>
          </w:tcPr>
          <w:p w14:paraId="6774A9ED" w14:textId="348465D1" w:rsidR="0017412A" w:rsidRDefault="00BE410D" w:rsidP="0017412A">
            <w:r>
              <w:t>User</w:t>
            </w:r>
          </w:p>
        </w:tc>
        <w:tc>
          <w:tcPr>
            <w:tcW w:w="2254" w:type="dxa"/>
          </w:tcPr>
          <w:p w14:paraId="06E628FA" w14:textId="77777777" w:rsidR="0017412A" w:rsidRDefault="00BE410D" w:rsidP="00BE410D">
            <w:pPr>
              <w:pStyle w:val="ListParagraph"/>
              <w:numPr>
                <w:ilvl w:val="0"/>
                <w:numId w:val="7"/>
              </w:numPr>
            </w:pPr>
            <w:r>
              <w:t>Name</w:t>
            </w:r>
          </w:p>
          <w:p w14:paraId="29D7D784" w14:textId="680362EC" w:rsidR="00BE410D" w:rsidRDefault="00BE410D" w:rsidP="00BE410D">
            <w:pPr>
              <w:pStyle w:val="ListParagraph"/>
              <w:numPr>
                <w:ilvl w:val="0"/>
                <w:numId w:val="7"/>
              </w:numPr>
            </w:pPr>
            <w:r>
              <w:t>Email – must be unique</w:t>
            </w:r>
          </w:p>
          <w:p w14:paraId="01A7E136" w14:textId="723D95D9" w:rsidR="00BE410D" w:rsidRDefault="00BE410D" w:rsidP="00BE410D">
            <w:pPr>
              <w:pStyle w:val="ListParagraph"/>
              <w:numPr>
                <w:ilvl w:val="0"/>
                <w:numId w:val="7"/>
              </w:numPr>
            </w:pPr>
            <w:r>
              <w:t>Password</w:t>
            </w:r>
          </w:p>
        </w:tc>
        <w:tc>
          <w:tcPr>
            <w:tcW w:w="2254" w:type="dxa"/>
          </w:tcPr>
          <w:p w14:paraId="20778E9D" w14:textId="2591FA35" w:rsidR="0017412A" w:rsidRDefault="0017412A" w:rsidP="0017412A">
            <w:r>
              <w:t>Alphanumeric</w:t>
            </w:r>
          </w:p>
        </w:tc>
        <w:tc>
          <w:tcPr>
            <w:tcW w:w="2254" w:type="dxa"/>
          </w:tcPr>
          <w:p w14:paraId="25A6E724" w14:textId="27E1AD97" w:rsidR="0017412A" w:rsidRDefault="00CB663D" w:rsidP="0017412A">
            <w:r>
              <w:t xml:space="preserve">Name: </w:t>
            </w:r>
            <w:r w:rsidR="0017412A">
              <w:t xml:space="preserve">Max </w:t>
            </w:r>
            <w:r>
              <w:t>20</w:t>
            </w:r>
          </w:p>
        </w:tc>
      </w:tr>
      <w:tr w:rsidR="00CB663D" w14:paraId="6093E298" w14:textId="77777777" w:rsidTr="0017412A">
        <w:tc>
          <w:tcPr>
            <w:tcW w:w="2254" w:type="dxa"/>
          </w:tcPr>
          <w:p w14:paraId="1CA1FDCE" w14:textId="63D43A1D" w:rsidR="00CB663D" w:rsidRDefault="00CB663D" w:rsidP="0017412A">
            <w:r>
              <w:t>Ingredient</w:t>
            </w:r>
          </w:p>
        </w:tc>
        <w:tc>
          <w:tcPr>
            <w:tcW w:w="2254" w:type="dxa"/>
          </w:tcPr>
          <w:p w14:paraId="2FEEB4A6" w14:textId="77777777" w:rsidR="00CB663D" w:rsidRDefault="00CB663D" w:rsidP="00BE410D">
            <w:pPr>
              <w:pStyle w:val="ListParagraph"/>
              <w:numPr>
                <w:ilvl w:val="0"/>
                <w:numId w:val="7"/>
              </w:numPr>
            </w:pPr>
            <w:r>
              <w:t>Unique name</w:t>
            </w:r>
          </w:p>
          <w:p w14:paraId="0D928C79" w14:textId="5A06B6D4" w:rsidR="00CB663D" w:rsidRDefault="00CB663D" w:rsidP="00CB663D">
            <w:pPr>
              <w:pStyle w:val="ListParagraph"/>
              <w:numPr>
                <w:ilvl w:val="0"/>
                <w:numId w:val="7"/>
              </w:numPr>
            </w:pPr>
            <w:r>
              <w:t>Energetic value</w:t>
            </w:r>
          </w:p>
        </w:tc>
        <w:tc>
          <w:tcPr>
            <w:tcW w:w="2254" w:type="dxa"/>
          </w:tcPr>
          <w:p w14:paraId="4A23C01E" w14:textId="31F9A747" w:rsidR="00CB663D" w:rsidRDefault="00CB663D" w:rsidP="0017412A">
            <w:r>
              <w:t>Alphanumeric</w:t>
            </w:r>
          </w:p>
        </w:tc>
        <w:tc>
          <w:tcPr>
            <w:tcW w:w="2254" w:type="dxa"/>
          </w:tcPr>
          <w:p w14:paraId="588E27A6" w14:textId="691E96B0" w:rsidR="00CB663D" w:rsidRDefault="00CB663D" w:rsidP="0017412A"/>
        </w:tc>
      </w:tr>
    </w:tbl>
    <w:p w14:paraId="50860BED" w14:textId="77777777" w:rsidR="0017412A" w:rsidRPr="0017412A" w:rsidRDefault="0017412A" w:rsidP="0017412A"/>
    <w:p w14:paraId="75E75230" w14:textId="60EE5900" w:rsidR="00341E46" w:rsidRDefault="00341E46" w:rsidP="00341E46">
      <w:pPr>
        <w:pStyle w:val="Heading1"/>
        <w:numPr>
          <w:ilvl w:val="0"/>
          <w:numId w:val="2"/>
        </w:numPr>
      </w:pPr>
      <w:r>
        <w:t>External Interface Requirements</w:t>
      </w:r>
    </w:p>
    <w:p w14:paraId="32D92D44" w14:textId="77777777" w:rsidR="008C08F8" w:rsidRPr="008C08F8" w:rsidRDefault="008C08F8" w:rsidP="008C08F8"/>
    <w:p w14:paraId="09EBB052" w14:textId="39F031F2" w:rsidR="00341E46" w:rsidRDefault="00341E46" w:rsidP="00341E46">
      <w:pPr>
        <w:pStyle w:val="Heading2"/>
        <w:numPr>
          <w:ilvl w:val="1"/>
          <w:numId w:val="2"/>
        </w:numPr>
      </w:pPr>
      <w:r>
        <w:t>User Interfaces</w:t>
      </w:r>
    </w:p>
    <w:p w14:paraId="4EB8D76C" w14:textId="3F68A41A" w:rsidR="0017412A" w:rsidRDefault="0017412A" w:rsidP="0017412A">
      <w:r w:rsidRPr="0017412A">
        <w:rPr>
          <w:b/>
          <w:bCs/>
        </w:rPr>
        <w:t>UI-1:</w:t>
      </w:r>
      <w:r w:rsidR="001F4C15">
        <w:rPr>
          <w:b/>
          <w:bCs/>
        </w:rPr>
        <w:t xml:space="preserve"> </w:t>
      </w:r>
      <w:r w:rsidR="001F4C15">
        <w:t>The UI shall be responsive with desktop first approach.</w:t>
      </w:r>
    </w:p>
    <w:p w14:paraId="2C6C3D42" w14:textId="7706CAE2" w:rsidR="001F4C15" w:rsidRDefault="001F4C15" w:rsidP="0017412A">
      <w:r w:rsidRPr="001F4C15">
        <w:rPr>
          <w:b/>
          <w:bCs/>
        </w:rPr>
        <w:t>UI-2:</w:t>
      </w:r>
      <w:r>
        <w:t xml:space="preserve"> The UI shall be </w:t>
      </w:r>
      <w:r w:rsidR="00D22085">
        <w:t>adjusted for</w:t>
      </w:r>
      <w:r>
        <w:t xml:space="preserve"> mobile device</w:t>
      </w:r>
      <w:r w:rsidR="00EF0C31">
        <w:t>s</w:t>
      </w:r>
      <w:r>
        <w:t>.</w:t>
      </w:r>
    </w:p>
    <w:p w14:paraId="4AB38848" w14:textId="58AA17DE" w:rsidR="001F4C15" w:rsidRPr="001F4C15" w:rsidRDefault="001F4C15" w:rsidP="0017412A">
      <w:r w:rsidRPr="001F4C15">
        <w:rPr>
          <w:b/>
          <w:bCs/>
        </w:rPr>
        <w:t>UI-3:</w:t>
      </w:r>
      <w:r>
        <w:t xml:space="preserve"> The UI shall </w:t>
      </w:r>
      <w:r w:rsidR="00882551">
        <w:t xml:space="preserve">be </w:t>
      </w:r>
      <w:r w:rsidR="00177F04">
        <w:t xml:space="preserve">adjusted for </w:t>
      </w:r>
      <w:r w:rsidR="001C4DFD">
        <w:t>touchscreens</w:t>
      </w:r>
      <w:r>
        <w:t>.</w:t>
      </w:r>
    </w:p>
    <w:p w14:paraId="797017F7" w14:textId="06388512" w:rsidR="00341E46" w:rsidRDefault="00341E46" w:rsidP="00341E46">
      <w:pPr>
        <w:pStyle w:val="Heading2"/>
        <w:numPr>
          <w:ilvl w:val="1"/>
          <w:numId w:val="2"/>
        </w:numPr>
      </w:pPr>
      <w:r>
        <w:t>Software Interfaces</w:t>
      </w:r>
    </w:p>
    <w:p w14:paraId="709DD5D5" w14:textId="3B8B34D2" w:rsidR="003A609C" w:rsidRDefault="0017412A" w:rsidP="0017412A">
      <w:r w:rsidRPr="0017412A">
        <w:rPr>
          <w:b/>
          <w:bCs/>
        </w:rPr>
        <w:t>SI-1:</w:t>
      </w:r>
      <w:r>
        <w:rPr>
          <w:b/>
          <w:bCs/>
        </w:rPr>
        <w:t xml:space="preserve"> </w:t>
      </w:r>
      <w:r>
        <w:t xml:space="preserve">Food and recipe assistant </w:t>
      </w:r>
    </w:p>
    <w:p w14:paraId="66761EC0" w14:textId="4DAEC648" w:rsidR="003A609C" w:rsidRDefault="003A609C" w:rsidP="0017412A">
      <w:r w:rsidRPr="003A609C">
        <w:rPr>
          <w:b/>
          <w:bCs/>
        </w:rPr>
        <w:t>SI-2:</w:t>
      </w:r>
      <w:r>
        <w:t xml:space="preserve"> Notification Service</w:t>
      </w:r>
      <w:bookmarkStart w:id="0" w:name="_GoBack"/>
      <w:bookmarkEnd w:id="0"/>
    </w:p>
    <w:p w14:paraId="48774EE4" w14:textId="37104D9E" w:rsidR="00341E46" w:rsidRDefault="00341E46" w:rsidP="00341E46">
      <w:pPr>
        <w:pStyle w:val="Heading2"/>
        <w:numPr>
          <w:ilvl w:val="1"/>
          <w:numId w:val="2"/>
        </w:numPr>
      </w:pPr>
      <w:r>
        <w:t>Hardware Interfaces</w:t>
      </w:r>
    </w:p>
    <w:p w14:paraId="077E7F0B" w14:textId="2957618D" w:rsidR="003A609C" w:rsidRPr="003A609C" w:rsidRDefault="003A609C" w:rsidP="003A609C">
      <w:r w:rsidRPr="003A609C">
        <w:t>No hardware interfaces have been identified</w:t>
      </w:r>
    </w:p>
    <w:p w14:paraId="57D4C34B" w14:textId="18461599" w:rsidR="00341E46" w:rsidRDefault="00341E46" w:rsidP="00341E46">
      <w:pPr>
        <w:pStyle w:val="Heading2"/>
        <w:numPr>
          <w:ilvl w:val="1"/>
          <w:numId w:val="2"/>
        </w:numPr>
      </w:pPr>
      <w:r>
        <w:t>Communications Interfaces</w:t>
      </w:r>
    </w:p>
    <w:p w14:paraId="53B74AF9" w14:textId="0D7C7CA6" w:rsidR="003A609C" w:rsidRDefault="003A609C" w:rsidP="003A609C">
      <w:r w:rsidRPr="003A609C">
        <w:rPr>
          <w:b/>
          <w:bCs/>
        </w:rPr>
        <w:t xml:space="preserve">CI-1: </w:t>
      </w:r>
      <w:r w:rsidR="0087113B">
        <w:t>FR</w:t>
      </w:r>
      <w:r w:rsidR="000F25D0">
        <w:t>A</w:t>
      </w:r>
      <w:r w:rsidR="0087113B">
        <w:t xml:space="preserve"> shall send notifications </w:t>
      </w:r>
      <w:r w:rsidR="001C4DFD">
        <w:t>when a new recipe is received from a friend.</w:t>
      </w:r>
    </w:p>
    <w:p w14:paraId="40B43E71" w14:textId="6770930C" w:rsidR="00341E46" w:rsidRDefault="00341E46" w:rsidP="00341E46">
      <w:pPr>
        <w:pStyle w:val="Heading1"/>
        <w:numPr>
          <w:ilvl w:val="0"/>
          <w:numId w:val="2"/>
        </w:numPr>
      </w:pPr>
      <w:r>
        <w:t>Quality Attributes</w:t>
      </w:r>
    </w:p>
    <w:p w14:paraId="4A883BF2" w14:textId="7FED1B95" w:rsidR="00341E46" w:rsidRDefault="00341E46" w:rsidP="003A609C">
      <w:pPr>
        <w:pStyle w:val="Heading2"/>
        <w:numPr>
          <w:ilvl w:val="1"/>
          <w:numId w:val="2"/>
        </w:numPr>
      </w:pPr>
      <w:r>
        <w:t>Security Requirements</w:t>
      </w:r>
    </w:p>
    <w:p w14:paraId="6118A521" w14:textId="5AA3C49B" w:rsidR="00385AE3" w:rsidRDefault="003A609C" w:rsidP="003A609C">
      <w:r w:rsidRPr="003A609C">
        <w:rPr>
          <w:b/>
          <w:bCs/>
        </w:rPr>
        <w:t xml:space="preserve">SCR-1: </w:t>
      </w:r>
      <w:r w:rsidR="00385AE3">
        <w:t>All users information such as email etc. shall be hidden from other users – only if user permits.</w:t>
      </w:r>
    </w:p>
    <w:p w14:paraId="33915EFB" w14:textId="2A1C47BE" w:rsidR="008C08F8" w:rsidRDefault="003A609C" w:rsidP="003A609C">
      <w:r w:rsidRPr="003A609C">
        <w:rPr>
          <w:b/>
          <w:bCs/>
        </w:rPr>
        <w:t>SCR-2</w:t>
      </w:r>
      <w:r w:rsidR="0098576F">
        <w:rPr>
          <w:b/>
          <w:bCs/>
        </w:rPr>
        <w:t>:</w:t>
      </w:r>
      <w:r w:rsidR="0098576F">
        <w:t xml:space="preserve"> Users do not have access to the application if not logged in.</w:t>
      </w:r>
    </w:p>
    <w:p w14:paraId="6B90B929" w14:textId="00E52809" w:rsidR="008C08F8" w:rsidRPr="0098576F" w:rsidRDefault="008C08F8" w:rsidP="003A609C">
      <w:r>
        <w:br w:type="page"/>
      </w:r>
    </w:p>
    <w:p w14:paraId="6D902C14" w14:textId="7598286A" w:rsidR="00330BB7" w:rsidRPr="00341E46" w:rsidRDefault="00330BB7" w:rsidP="00330BB7">
      <w:pPr>
        <w:pStyle w:val="Heading1"/>
      </w:pPr>
      <w:r w:rsidRPr="00341E46">
        <w:lastRenderedPageBreak/>
        <w:t>7. References and expected sources</w:t>
      </w:r>
    </w:p>
    <w:p w14:paraId="69536982" w14:textId="77777777" w:rsidR="003C7623" w:rsidRPr="003C7623" w:rsidRDefault="003C7623" w:rsidP="003C7623"/>
    <w:p w14:paraId="775568F4" w14:textId="01EFA00E" w:rsidR="00295910" w:rsidRPr="00295910" w:rsidRDefault="00295910" w:rsidP="00295910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95910">
        <w:rPr>
          <w:rFonts w:ascii="Calibri" w:hAnsi="Calibri" w:cs="Calibri"/>
          <w:noProof/>
          <w:szCs w:val="24"/>
        </w:rPr>
        <w:t xml:space="preserve">Anon 2019. </w:t>
      </w:r>
      <w:r w:rsidRPr="00295910">
        <w:rPr>
          <w:rFonts w:ascii="Calibri" w:hAnsi="Calibri" w:cs="Calibri"/>
          <w:i/>
          <w:iCs/>
          <w:noProof/>
          <w:szCs w:val="24"/>
        </w:rPr>
        <w:t>World language - Wikipedia</w:t>
      </w:r>
      <w:r w:rsidRPr="00295910">
        <w:rPr>
          <w:rFonts w:ascii="Calibri" w:hAnsi="Calibri" w:cs="Calibri"/>
          <w:noProof/>
          <w:szCs w:val="24"/>
        </w:rPr>
        <w:t>. [online] Available at: &lt;https://en.wikipedia.org/wiki/World_language&gt; [Accessed 8 Nov. 2019].</w:t>
      </w:r>
    </w:p>
    <w:p w14:paraId="45FB8350" w14:textId="30427E2F" w:rsidR="00201E5C" w:rsidRPr="00201E5C" w:rsidRDefault="00295910" w:rsidP="00201E5C">
      <w:r>
        <w:fldChar w:fldCharType="end"/>
      </w:r>
    </w:p>
    <w:sectPr w:rsidR="00201E5C" w:rsidRPr="00201E5C" w:rsidSect="008B4A61">
      <w:headerReference w:type="default" r:id="rId10"/>
      <w:footerReference w:type="default" r:id="rId11"/>
      <w:footerReference w:type="first" r:id="rId12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2A11BB" w14:textId="77777777" w:rsidR="00D65371" w:rsidRDefault="00D65371" w:rsidP="008B4A61">
      <w:pPr>
        <w:spacing w:after="0" w:line="240" w:lineRule="auto"/>
      </w:pPr>
      <w:r>
        <w:separator/>
      </w:r>
    </w:p>
  </w:endnote>
  <w:endnote w:type="continuationSeparator" w:id="0">
    <w:p w14:paraId="62E97C34" w14:textId="77777777" w:rsidR="00D65371" w:rsidRDefault="00D65371" w:rsidP="008B4A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MT">
    <w:altName w:val="MS Mincho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401050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9C514E" w14:textId="381EB2B5" w:rsidR="003D5105" w:rsidRDefault="003D510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492C102" w14:textId="77777777" w:rsidR="003D5105" w:rsidRDefault="003D510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B732FA" w14:textId="7E30FDC6" w:rsidR="001B76FE" w:rsidRDefault="001B76FE">
    <w:pPr>
      <w:pStyle w:val="Footer"/>
    </w:pPr>
    <w:r>
      <w:t>Version: 1.0</w:t>
    </w:r>
  </w:p>
  <w:p w14:paraId="03FC4649" w14:textId="13F90809" w:rsidR="001B76FE" w:rsidRDefault="001B76FE">
    <w:pPr>
      <w:pStyle w:val="Footer"/>
    </w:pPr>
    <w:r>
      <w:t>Created 8/11/201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10B933" w14:textId="77777777" w:rsidR="00D65371" w:rsidRDefault="00D65371" w:rsidP="008B4A61">
      <w:pPr>
        <w:spacing w:after="0" w:line="240" w:lineRule="auto"/>
      </w:pPr>
      <w:r>
        <w:separator/>
      </w:r>
    </w:p>
  </w:footnote>
  <w:footnote w:type="continuationSeparator" w:id="0">
    <w:p w14:paraId="4824C13E" w14:textId="77777777" w:rsidR="00D65371" w:rsidRDefault="00D65371" w:rsidP="008B4A6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9C81BD" w14:textId="412A047B" w:rsidR="001B76FE" w:rsidRDefault="001B76FE">
    <w:pPr>
      <w:pStyle w:val="Header"/>
    </w:pPr>
    <w:r>
      <w:t>SRS – Food and Recipe Assistan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7827A6"/>
    <w:multiLevelType w:val="hybridMultilevel"/>
    <w:tmpl w:val="888C063E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0237BF"/>
    <w:multiLevelType w:val="multilevel"/>
    <w:tmpl w:val="32A8BE2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2" w15:restartNumberingAfterBreak="0">
    <w:nsid w:val="41313E8E"/>
    <w:multiLevelType w:val="multilevel"/>
    <w:tmpl w:val="32A8BE2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46097978"/>
    <w:multiLevelType w:val="hybridMultilevel"/>
    <w:tmpl w:val="A8C29A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257D0D"/>
    <w:multiLevelType w:val="hybridMultilevel"/>
    <w:tmpl w:val="79FC3982"/>
    <w:lvl w:ilvl="0" w:tplc="041B000F">
      <w:start w:val="1"/>
      <w:numFmt w:val="decimal"/>
      <w:lvlText w:val="%1."/>
      <w:lvlJc w:val="left"/>
      <w:pPr>
        <w:ind w:left="720" w:hanging="360"/>
      </w:p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AFE5558"/>
    <w:multiLevelType w:val="hybridMultilevel"/>
    <w:tmpl w:val="F972217C"/>
    <w:lvl w:ilvl="0" w:tplc="7F821B62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hint="default"/>
      </w:rPr>
    </w:lvl>
    <w:lvl w:ilvl="1" w:tplc="041B0019" w:tentative="1">
      <w:start w:val="1"/>
      <w:numFmt w:val="lowerLetter"/>
      <w:lvlText w:val="%2."/>
      <w:lvlJc w:val="left"/>
      <w:pPr>
        <w:ind w:left="1440" w:hanging="360"/>
      </w:pPr>
    </w:lvl>
    <w:lvl w:ilvl="2" w:tplc="041B001B" w:tentative="1">
      <w:start w:val="1"/>
      <w:numFmt w:val="lowerRoman"/>
      <w:lvlText w:val="%3."/>
      <w:lvlJc w:val="right"/>
      <w:pPr>
        <w:ind w:left="2160" w:hanging="180"/>
      </w:pPr>
    </w:lvl>
    <w:lvl w:ilvl="3" w:tplc="041B000F" w:tentative="1">
      <w:start w:val="1"/>
      <w:numFmt w:val="decimal"/>
      <w:lvlText w:val="%4."/>
      <w:lvlJc w:val="left"/>
      <w:pPr>
        <w:ind w:left="2880" w:hanging="360"/>
      </w:pPr>
    </w:lvl>
    <w:lvl w:ilvl="4" w:tplc="041B0019" w:tentative="1">
      <w:start w:val="1"/>
      <w:numFmt w:val="lowerLetter"/>
      <w:lvlText w:val="%5."/>
      <w:lvlJc w:val="left"/>
      <w:pPr>
        <w:ind w:left="3600" w:hanging="360"/>
      </w:pPr>
    </w:lvl>
    <w:lvl w:ilvl="5" w:tplc="041B001B" w:tentative="1">
      <w:start w:val="1"/>
      <w:numFmt w:val="lowerRoman"/>
      <w:lvlText w:val="%6."/>
      <w:lvlJc w:val="right"/>
      <w:pPr>
        <w:ind w:left="4320" w:hanging="180"/>
      </w:pPr>
    </w:lvl>
    <w:lvl w:ilvl="6" w:tplc="041B000F" w:tentative="1">
      <w:start w:val="1"/>
      <w:numFmt w:val="decimal"/>
      <w:lvlText w:val="%7."/>
      <w:lvlJc w:val="left"/>
      <w:pPr>
        <w:ind w:left="5040" w:hanging="360"/>
      </w:pPr>
    </w:lvl>
    <w:lvl w:ilvl="7" w:tplc="041B0019" w:tentative="1">
      <w:start w:val="1"/>
      <w:numFmt w:val="lowerLetter"/>
      <w:lvlText w:val="%8."/>
      <w:lvlJc w:val="left"/>
      <w:pPr>
        <w:ind w:left="5760" w:hanging="360"/>
      </w:pPr>
    </w:lvl>
    <w:lvl w:ilvl="8" w:tplc="041B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CED19A4"/>
    <w:multiLevelType w:val="hybridMultilevel"/>
    <w:tmpl w:val="B9DA6CC4"/>
    <w:lvl w:ilvl="0" w:tplc="041B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B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B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B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B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B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B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B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B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6"/>
  </w:num>
  <w:num w:numId="4">
    <w:abstractNumId w:val="4"/>
  </w:num>
  <w:num w:numId="5">
    <w:abstractNumId w:val="2"/>
  </w:num>
  <w:num w:numId="6">
    <w:abstractNumId w:val="3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6260"/>
    <w:rsid w:val="00001F4A"/>
    <w:rsid w:val="00002D2D"/>
    <w:rsid w:val="00003A8C"/>
    <w:rsid w:val="0001674C"/>
    <w:rsid w:val="00020A60"/>
    <w:rsid w:val="0002384A"/>
    <w:rsid w:val="00044C59"/>
    <w:rsid w:val="00045F2F"/>
    <w:rsid w:val="00046A0E"/>
    <w:rsid w:val="00056569"/>
    <w:rsid w:val="0006074B"/>
    <w:rsid w:val="000617A2"/>
    <w:rsid w:val="00071C10"/>
    <w:rsid w:val="00071DA7"/>
    <w:rsid w:val="00085DBC"/>
    <w:rsid w:val="00092C43"/>
    <w:rsid w:val="00092EE6"/>
    <w:rsid w:val="00096B9B"/>
    <w:rsid w:val="000B535B"/>
    <w:rsid w:val="000D7EF2"/>
    <w:rsid w:val="000F13C2"/>
    <w:rsid w:val="000F25D0"/>
    <w:rsid w:val="0012138F"/>
    <w:rsid w:val="00123705"/>
    <w:rsid w:val="00154F79"/>
    <w:rsid w:val="001557D1"/>
    <w:rsid w:val="001570B4"/>
    <w:rsid w:val="001603DC"/>
    <w:rsid w:val="0016466C"/>
    <w:rsid w:val="00165020"/>
    <w:rsid w:val="0017412A"/>
    <w:rsid w:val="00177F04"/>
    <w:rsid w:val="00184444"/>
    <w:rsid w:val="001A656D"/>
    <w:rsid w:val="001B44C1"/>
    <w:rsid w:val="001B76FE"/>
    <w:rsid w:val="001C4DFD"/>
    <w:rsid w:val="001D3820"/>
    <w:rsid w:val="001F306A"/>
    <w:rsid w:val="001F4A5A"/>
    <w:rsid w:val="001F4C15"/>
    <w:rsid w:val="001F71AD"/>
    <w:rsid w:val="00201E5C"/>
    <w:rsid w:val="00210A74"/>
    <w:rsid w:val="0021709C"/>
    <w:rsid w:val="002256AE"/>
    <w:rsid w:val="00233012"/>
    <w:rsid w:val="00235936"/>
    <w:rsid w:val="002608ED"/>
    <w:rsid w:val="0026302F"/>
    <w:rsid w:val="00266401"/>
    <w:rsid w:val="00273753"/>
    <w:rsid w:val="00295910"/>
    <w:rsid w:val="00296248"/>
    <w:rsid w:val="002972DB"/>
    <w:rsid w:val="002A4FB8"/>
    <w:rsid w:val="002C72EE"/>
    <w:rsid w:val="002D26C1"/>
    <w:rsid w:val="002E0955"/>
    <w:rsid w:val="002E0A65"/>
    <w:rsid w:val="002F5918"/>
    <w:rsid w:val="00317FAA"/>
    <w:rsid w:val="00325B23"/>
    <w:rsid w:val="00330BB7"/>
    <w:rsid w:val="00341E46"/>
    <w:rsid w:val="0036465B"/>
    <w:rsid w:val="0036713E"/>
    <w:rsid w:val="00385AE3"/>
    <w:rsid w:val="003948FE"/>
    <w:rsid w:val="0039581C"/>
    <w:rsid w:val="003A5A3E"/>
    <w:rsid w:val="003A609C"/>
    <w:rsid w:val="003B01F1"/>
    <w:rsid w:val="003C0F7E"/>
    <w:rsid w:val="003C2AE6"/>
    <w:rsid w:val="003C7623"/>
    <w:rsid w:val="003D4D71"/>
    <w:rsid w:val="003D5105"/>
    <w:rsid w:val="003D76AD"/>
    <w:rsid w:val="003E65A8"/>
    <w:rsid w:val="00404F39"/>
    <w:rsid w:val="0040589D"/>
    <w:rsid w:val="004108EC"/>
    <w:rsid w:val="0042790A"/>
    <w:rsid w:val="004469BD"/>
    <w:rsid w:val="00474B84"/>
    <w:rsid w:val="00484572"/>
    <w:rsid w:val="004913CF"/>
    <w:rsid w:val="00497FE1"/>
    <w:rsid w:val="004A63A4"/>
    <w:rsid w:val="004D124F"/>
    <w:rsid w:val="004D37A8"/>
    <w:rsid w:val="004D6601"/>
    <w:rsid w:val="004E1371"/>
    <w:rsid w:val="004F3AF7"/>
    <w:rsid w:val="00513FDE"/>
    <w:rsid w:val="00526B11"/>
    <w:rsid w:val="00534B11"/>
    <w:rsid w:val="005408EF"/>
    <w:rsid w:val="005547C6"/>
    <w:rsid w:val="005742FB"/>
    <w:rsid w:val="00592C03"/>
    <w:rsid w:val="005A19A0"/>
    <w:rsid w:val="005A2995"/>
    <w:rsid w:val="005C2F0E"/>
    <w:rsid w:val="006062CE"/>
    <w:rsid w:val="0061127B"/>
    <w:rsid w:val="00611B8A"/>
    <w:rsid w:val="00623560"/>
    <w:rsid w:val="0063023D"/>
    <w:rsid w:val="00647332"/>
    <w:rsid w:val="00667DF2"/>
    <w:rsid w:val="006845D3"/>
    <w:rsid w:val="00697A73"/>
    <w:rsid w:val="006C5594"/>
    <w:rsid w:val="006E2A72"/>
    <w:rsid w:val="006F0050"/>
    <w:rsid w:val="006F42A9"/>
    <w:rsid w:val="006F6171"/>
    <w:rsid w:val="0074257B"/>
    <w:rsid w:val="00742FC4"/>
    <w:rsid w:val="00755DFE"/>
    <w:rsid w:val="00757C0E"/>
    <w:rsid w:val="00762CAF"/>
    <w:rsid w:val="007700AB"/>
    <w:rsid w:val="007B0A49"/>
    <w:rsid w:val="007C5195"/>
    <w:rsid w:val="007C519E"/>
    <w:rsid w:val="007D002B"/>
    <w:rsid w:val="00801849"/>
    <w:rsid w:val="00805267"/>
    <w:rsid w:val="00811729"/>
    <w:rsid w:val="00813121"/>
    <w:rsid w:val="00837E2B"/>
    <w:rsid w:val="0084718D"/>
    <w:rsid w:val="0085143F"/>
    <w:rsid w:val="008535E7"/>
    <w:rsid w:val="0087113B"/>
    <w:rsid w:val="00881409"/>
    <w:rsid w:val="00882551"/>
    <w:rsid w:val="00886D7D"/>
    <w:rsid w:val="00897EA8"/>
    <w:rsid w:val="008B4A61"/>
    <w:rsid w:val="008B5FEB"/>
    <w:rsid w:val="008C08F8"/>
    <w:rsid w:val="008C1263"/>
    <w:rsid w:val="008D3A25"/>
    <w:rsid w:val="008D3D09"/>
    <w:rsid w:val="008D41D3"/>
    <w:rsid w:val="008D575C"/>
    <w:rsid w:val="008D6EAA"/>
    <w:rsid w:val="008E4B8A"/>
    <w:rsid w:val="008F5DBD"/>
    <w:rsid w:val="00906ED3"/>
    <w:rsid w:val="00910921"/>
    <w:rsid w:val="00915125"/>
    <w:rsid w:val="00940B6B"/>
    <w:rsid w:val="00946786"/>
    <w:rsid w:val="0095136B"/>
    <w:rsid w:val="00955629"/>
    <w:rsid w:val="00970102"/>
    <w:rsid w:val="0097036D"/>
    <w:rsid w:val="00971D99"/>
    <w:rsid w:val="00973862"/>
    <w:rsid w:val="0098576F"/>
    <w:rsid w:val="00993B41"/>
    <w:rsid w:val="009B6500"/>
    <w:rsid w:val="009D3272"/>
    <w:rsid w:val="009D4856"/>
    <w:rsid w:val="009D6123"/>
    <w:rsid w:val="009D7287"/>
    <w:rsid w:val="009E547A"/>
    <w:rsid w:val="009F38A0"/>
    <w:rsid w:val="009F70FE"/>
    <w:rsid w:val="00A04491"/>
    <w:rsid w:val="00A26C71"/>
    <w:rsid w:val="00A30FD0"/>
    <w:rsid w:val="00A3488A"/>
    <w:rsid w:val="00A402B5"/>
    <w:rsid w:val="00A542B7"/>
    <w:rsid w:val="00A55D6E"/>
    <w:rsid w:val="00A607DA"/>
    <w:rsid w:val="00A6630F"/>
    <w:rsid w:val="00A669D1"/>
    <w:rsid w:val="00A71D98"/>
    <w:rsid w:val="00A90A1F"/>
    <w:rsid w:val="00AD434A"/>
    <w:rsid w:val="00AE0A72"/>
    <w:rsid w:val="00AE1228"/>
    <w:rsid w:val="00AE530C"/>
    <w:rsid w:val="00AF3C6B"/>
    <w:rsid w:val="00B16C3E"/>
    <w:rsid w:val="00B20D5B"/>
    <w:rsid w:val="00B211C7"/>
    <w:rsid w:val="00B23CAE"/>
    <w:rsid w:val="00B26C8D"/>
    <w:rsid w:val="00B44DFB"/>
    <w:rsid w:val="00B640AE"/>
    <w:rsid w:val="00B67F86"/>
    <w:rsid w:val="00B82799"/>
    <w:rsid w:val="00B97C26"/>
    <w:rsid w:val="00BA2768"/>
    <w:rsid w:val="00BA5C37"/>
    <w:rsid w:val="00BB5A37"/>
    <w:rsid w:val="00BB60D3"/>
    <w:rsid w:val="00BB6260"/>
    <w:rsid w:val="00BB7010"/>
    <w:rsid w:val="00BE0221"/>
    <w:rsid w:val="00BE410D"/>
    <w:rsid w:val="00C00FB7"/>
    <w:rsid w:val="00C01088"/>
    <w:rsid w:val="00C648C6"/>
    <w:rsid w:val="00C80E00"/>
    <w:rsid w:val="00C82CAC"/>
    <w:rsid w:val="00C92459"/>
    <w:rsid w:val="00CA5301"/>
    <w:rsid w:val="00CA6621"/>
    <w:rsid w:val="00CB663D"/>
    <w:rsid w:val="00CB744C"/>
    <w:rsid w:val="00CE0295"/>
    <w:rsid w:val="00CE1969"/>
    <w:rsid w:val="00D00DEE"/>
    <w:rsid w:val="00D1562C"/>
    <w:rsid w:val="00D22085"/>
    <w:rsid w:val="00D40B1B"/>
    <w:rsid w:val="00D47198"/>
    <w:rsid w:val="00D503B2"/>
    <w:rsid w:val="00D640BC"/>
    <w:rsid w:val="00D65371"/>
    <w:rsid w:val="00D7455C"/>
    <w:rsid w:val="00D75752"/>
    <w:rsid w:val="00D939D2"/>
    <w:rsid w:val="00DB7D87"/>
    <w:rsid w:val="00DC40EA"/>
    <w:rsid w:val="00DC42E1"/>
    <w:rsid w:val="00DC69BC"/>
    <w:rsid w:val="00DD39AF"/>
    <w:rsid w:val="00DE191F"/>
    <w:rsid w:val="00DE6435"/>
    <w:rsid w:val="00DF3F31"/>
    <w:rsid w:val="00E0549B"/>
    <w:rsid w:val="00E165E7"/>
    <w:rsid w:val="00E23904"/>
    <w:rsid w:val="00E27E2A"/>
    <w:rsid w:val="00E34B53"/>
    <w:rsid w:val="00E37761"/>
    <w:rsid w:val="00E57990"/>
    <w:rsid w:val="00E661C3"/>
    <w:rsid w:val="00E70DA5"/>
    <w:rsid w:val="00E80BF7"/>
    <w:rsid w:val="00E822D6"/>
    <w:rsid w:val="00E9063A"/>
    <w:rsid w:val="00E95508"/>
    <w:rsid w:val="00EA2A17"/>
    <w:rsid w:val="00EC0B4F"/>
    <w:rsid w:val="00EC2289"/>
    <w:rsid w:val="00EC3BCB"/>
    <w:rsid w:val="00ED5807"/>
    <w:rsid w:val="00ED7C06"/>
    <w:rsid w:val="00EF0C31"/>
    <w:rsid w:val="00EF0ED1"/>
    <w:rsid w:val="00F004A4"/>
    <w:rsid w:val="00F025D2"/>
    <w:rsid w:val="00F11983"/>
    <w:rsid w:val="00F2058D"/>
    <w:rsid w:val="00F30D82"/>
    <w:rsid w:val="00F329F8"/>
    <w:rsid w:val="00F477AA"/>
    <w:rsid w:val="00F63868"/>
    <w:rsid w:val="00F65A89"/>
    <w:rsid w:val="00F74904"/>
    <w:rsid w:val="00F7695E"/>
    <w:rsid w:val="00F81962"/>
    <w:rsid w:val="00FA0C64"/>
    <w:rsid w:val="00FA249A"/>
    <w:rsid w:val="00FA477B"/>
    <w:rsid w:val="00FB11AE"/>
    <w:rsid w:val="00FB336F"/>
    <w:rsid w:val="00FF1006"/>
    <w:rsid w:val="00FF240C"/>
    <w:rsid w:val="00FF61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k-S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9671FEA"/>
  <w15:chartTrackingRefBased/>
  <w15:docId w15:val="{1A1456C5-B2A8-443C-96BF-51F7313DC2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k-S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06074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C2F0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D26C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6074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5C2F0E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styleId="ListParagraph">
    <w:name w:val="List Paragraph"/>
    <w:basedOn w:val="Normal"/>
    <w:uiPriority w:val="34"/>
    <w:qFormat/>
    <w:rsid w:val="00154F7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7490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4904"/>
    <w:rPr>
      <w:rFonts w:ascii="Segoe UI" w:hAnsi="Segoe UI" w:cs="Segoe UI"/>
      <w:sz w:val="18"/>
      <w:szCs w:val="1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B4A6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4A61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8B4A6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4A61"/>
    <w:rPr>
      <w:lang w:val="en-US"/>
    </w:rPr>
  </w:style>
  <w:style w:type="table" w:styleId="TableGrid">
    <w:name w:val="Table Grid"/>
    <w:basedOn w:val="TableNormal"/>
    <w:uiPriority w:val="39"/>
    <w:rsid w:val="00E661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2D26C1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0FAFCF-E7A2-4F86-812C-E7CF0283CA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2</TotalTime>
  <Pages>8</Pages>
  <Words>1392</Words>
  <Characters>7049</Characters>
  <Application>Microsoft Office Word</Application>
  <DocSecurity>0</DocSecurity>
  <Lines>226</Lines>
  <Paragraphs>1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áz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k</dc:creator>
  <cp:keywords/>
  <dc:description/>
  <cp:lastModifiedBy>Patrik Kucerka (260026 ICT)</cp:lastModifiedBy>
  <cp:revision>246</cp:revision>
  <cp:lastPrinted>2019-11-10T18:03:00Z</cp:lastPrinted>
  <dcterms:created xsi:type="dcterms:W3CDTF">2019-11-07T14:37:00Z</dcterms:created>
  <dcterms:modified xsi:type="dcterms:W3CDTF">2020-06-01T1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1e9847e-c30b-3a22-9512-6512e8a43e46</vt:lpwstr>
  </property>
  <property fmtid="{D5CDD505-2E9C-101B-9397-08002B2CF9AE}" pid="4" name="Mendeley Citation Style_1">
    <vt:lpwstr>http://www.zotero.org/styles/harvard-anglia-ruskin-universit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harvard-anglia-ruskin-university</vt:lpwstr>
  </property>
  <property fmtid="{D5CDD505-2E9C-101B-9397-08002B2CF9AE}" pid="12" name="Mendeley Recent Style Name 3_1">
    <vt:lpwstr>Anglia Ruskin University - Harvard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